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charts/chart1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E6CC38E" w14:textId="77777777" w:rsidR="00581083" w:rsidRPr="00C56D66" w:rsidRDefault="00581083" w:rsidP="00581083">
      <w:pPr>
        <w:pStyle w:val="CommentText"/>
        <w:spacing w:line="48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bookmarkStart w:id="0" w:name="_Toc475632225"/>
      <w:r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Coparenting and children’s disruptive behavior: interacting processes for parenting sense of competence</w:t>
      </w:r>
    </w:p>
    <w:p w14:paraId="2D9721B6" w14:textId="77777777" w:rsidR="00581083" w:rsidRPr="00C56D66" w:rsidRDefault="00581083" w:rsidP="00581083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19F5182A" w14:textId="62FAE5C0" w:rsidR="00581083" w:rsidRPr="00C56D66" w:rsidRDefault="00581083" w:rsidP="00581083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sz w:val="24"/>
          <w:szCs w:val="24"/>
          <w:lang w:val="en-US"/>
        </w:rPr>
        <w:t>Date of submission: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56BB" w:rsidRPr="00C56D66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8C0F2F" w:rsidRPr="00C56D66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700CB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August 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>2017</w:t>
      </w:r>
    </w:p>
    <w:p w14:paraId="78F3C407" w14:textId="77777777" w:rsidR="00C73340" w:rsidRPr="00C56D66" w:rsidRDefault="00C73340">
      <w:pPr>
        <w:spacing w:after="200" w:line="276" w:lineRule="auto"/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  <w:bdr w:val="none" w:sz="0" w:space="0" w:color="auto" w:frame="1"/>
          <w:lang w:val="en-US" w:eastAsia="en-GB"/>
        </w:rPr>
        <w:sectPr w:rsidR="00C73340" w:rsidRPr="00C56D66" w:rsidSect="00B67F09">
          <w:headerReference w:type="default" r:id="rId8"/>
          <w:footerReference w:type="default" r:id="rId9"/>
          <w:headerReference w:type="first" r:id="rId10"/>
          <w:footerReference w:type="first" r:id="rId11"/>
          <w:pgSz w:w="11906" w:h="16838"/>
          <w:pgMar w:top="1440" w:right="1440" w:bottom="1440" w:left="1440" w:header="709" w:footer="709" w:gutter="0"/>
          <w:pgNumType w:start="1"/>
          <w:cols w:space="708"/>
          <w:docGrid w:linePitch="360"/>
        </w:sectPr>
      </w:pPr>
    </w:p>
    <w:p w14:paraId="5D712768" w14:textId="77777777" w:rsidR="00581083" w:rsidRPr="00C56D66" w:rsidRDefault="00581083" w:rsidP="0065294F">
      <w:pPr>
        <w:pStyle w:val="ThesisLevel1Heading"/>
        <w:spacing w:after="0" w:afterAutospacing="0"/>
        <w:rPr>
          <w:lang w:val="en-US"/>
        </w:rPr>
      </w:pPr>
      <w:r w:rsidRPr="00C56D66">
        <w:rPr>
          <w:lang w:val="en-US"/>
        </w:rPr>
        <w:lastRenderedPageBreak/>
        <w:t>Abstract</w:t>
      </w:r>
      <w:bookmarkEnd w:id="0"/>
    </w:p>
    <w:p w14:paraId="5901AE1A" w14:textId="181611CA" w:rsidR="00581083" w:rsidRPr="00C56D66" w:rsidRDefault="00581083" w:rsidP="0065294F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sz w:val="24"/>
          <w:szCs w:val="24"/>
          <w:lang w:val="en-US"/>
        </w:rPr>
        <w:t>Parenting sense of competence (PSOC) is a critical aspect of parental adjustment</w:t>
      </w:r>
      <w:r w:rsidR="00377811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that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77811" w:rsidRPr="00C56D66">
        <w:rPr>
          <w:rFonts w:ascii="Times New Roman" w:hAnsi="Times New Roman" w:cs="Times New Roman"/>
          <w:sz w:val="24"/>
          <w:szCs w:val="24"/>
          <w:lang w:val="en-US"/>
        </w:rPr>
        <w:t>may</w:t>
      </w:r>
      <w:r w:rsidR="00305072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be undermined by children’s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="000605BA"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15EF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605BA" w:rsidRPr="00C56D66">
        <w:rPr>
          <w:rFonts w:ascii="Times New Roman" w:hAnsi="Times New Roman" w:cs="Times New Roman"/>
          <w:sz w:val="24"/>
          <w:szCs w:val="24"/>
          <w:lang w:val="en-US"/>
        </w:rPr>
        <w:t>Inter-parental relationships have been shown to</w:t>
      </w:r>
      <w:r w:rsidR="0024499C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E1DEF" w:rsidRPr="00C56D66">
        <w:rPr>
          <w:rFonts w:ascii="Times New Roman" w:hAnsi="Times New Roman" w:cs="Times New Roman"/>
          <w:sz w:val="24"/>
          <w:szCs w:val="24"/>
          <w:lang w:val="en-US"/>
        </w:rPr>
        <w:t>shape</w:t>
      </w:r>
      <w:r w:rsidR="0024499C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how parents </w:t>
      </w:r>
      <w:r w:rsidR="00EE1DEF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react and respond to their </w:t>
      </w:r>
      <w:r w:rsidR="0024499C" w:rsidRPr="00C56D66">
        <w:rPr>
          <w:rFonts w:ascii="Times New Roman" w:hAnsi="Times New Roman" w:cs="Times New Roman"/>
          <w:sz w:val="24"/>
          <w:szCs w:val="24"/>
          <w:lang w:val="en-US"/>
        </w:rPr>
        <w:t>children’s characteristics</w:t>
      </w:r>
      <w:r w:rsidR="00EE1DEF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0605BA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but little is known about the role of parenting teamwork, </w:t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known as </w:t>
      </w:r>
      <w:r w:rsidR="000605BA" w:rsidRPr="00C56D66">
        <w:rPr>
          <w:rFonts w:ascii="Times New Roman" w:hAnsi="Times New Roman" w:cs="Times New Roman"/>
          <w:sz w:val="24"/>
          <w:szCs w:val="24"/>
          <w:lang w:val="en-US"/>
        </w:rPr>
        <w:t>‘coparenting’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15EF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We examined mothers’ and fathers’ perceptions of children’s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and the quality of coparenting, as well as their interaction in association with PSOC.</w:t>
      </w:r>
      <w:r w:rsidR="00115EF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Mothers and fathers from 108 ‘intact’ families participating in the Twins, Family and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(TFaB) Study reported on their children’s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, coparenting and PSOC via postal questionnaire (</w:t>
      </w:r>
      <w:r w:rsidRPr="00C56D66">
        <w:rPr>
          <w:rFonts w:ascii="Times New Roman" w:hAnsi="Times New Roman" w:cs="Times New Roman"/>
          <w:i/>
          <w:sz w:val="24"/>
          <w:szCs w:val="24"/>
          <w:lang w:val="en-US"/>
        </w:rPr>
        <w:t>M</w:t>
      </w:r>
      <w:r w:rsidRPr="00C56D6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child age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= 6 years, </w:t>
      </w:r>
      <w:r w:rsidRPr="00C56D66">
        <w:rPr>
          <w:rFonts w:ascii="Times New Roman" w:hAnsi="Times New Roman" w:cs="Times New Roman"/>
          <w:i/>
          <w:sz w:val="24"/>
          <w:szCs w:val="24"/>
          <w:lang w:val="en-US"/>
        </w:rPr>
        <w:t>SD</w:t>
      </w:r>
      <w:r w:rsidRPr="00C56D6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child age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= 6.12 months).</w:t>
      </w:r>
      <w:r w:rsidR="00115EF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0715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Dyadic </w:t>
      </w:r>
      <w:r w:rsidR="003D29D2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multilevel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analyses revealed that higher levels of children’s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related to </w:t>
      </w:r>
      <w:r w:rsidR="00305072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lower levels of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par</w:t>
      </w:r>
      <w:r w:rsidR="001933D6" w:rsidRPr="00C56D66">
        <w:rPr>
          <w:rFonts w:ascii="Times New Roman" w:hAnsi="Times New Roman" w:cs="Times New Roman"/>
          <w:sz w:val="24"/>
          <w:szCs w:val="24"/>
          <w:lang w:val="en-US"/>
        </w:rPr>
        <w:t>ents’ PSOC and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perceptions of higher</w:t>
      </w:r>
      <w:r w:rsidR="00305072" w:rsidRPr="00C56D66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quality coparenting were associated with higher PSOC.</w:t>
      </w:r>
      <w:r w:rsidR="00115EF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Notably,</w:t>
      </w:r>
      <w:r w:rsidR="00305072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85E6C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305072" w:rsidRPr="00C56D66">
        <w:rPr>
          <w:rFonts w:ascii="Times New Roman" w:hAnsi="Times New Roman" w:cs="Times New Roman"/>
          <w:sz w:val="24"/>
          <w:szCs w:val="24"/>
          <w:lang w:val="en-US"/>
        </w:rPr>
        <w:t>as hypothesized,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there was a significant interaction between coparenting and children’s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such that perceptions of high quality coparenting buffered PSOC from its negative association with children’s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15EF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High quality coparenting is an important aspect of family functioning that may protect the PSOC of parents dealing with high levels of children’s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080F5CF" w14:textId="77777777" w:rsidR="001677BE" w:rsidRPr="00C56D66" w:rsidRDefault="001677BE" w:rsidP="0065294F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E62E249" w14:textId="3F998227" w:rsidR="001677BE" w:rsidRPr="00C56D66" w:rsidRDefault="001677BE" w:rsidP="0065294F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b/>
          <w:sz w:val="24"/>
          <w:szCs w:val="24"/>
          <w:lang w:val="en-US"/>
        </w:rPr>
        <w:t>Keywords: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Coparenting, parenting sense of competence, child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28FED6E" w14:textId="77777777" w:rsidR="001677BE" w:rsidRPr="00C56D66" w:rsidRDefault="001677BE" w:rsidP="00581083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6943F72" w14:textId="77777777" w:rsidR="00581083" w:rsidRPr="00C56D66" w:rsidRDefault="00581083" w:rsidP="00581083">
      <w:pPr>
        <w:spacing w:line="480" w:lineRule="auto"/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bdr w:val="none" w:sz="0" w:space="0" w:color="auto" w:frame="1"/>
          <w:lang w:val="en-US" w:eastAsia="en-GB"/>
        </w:rPr>
      </w:pPr>
    </w:p>
    <w:p w14:paraId="7052D1E0" w14:textId="77777777" w:rsidR="00581083" w:rsidRPr="00C56D66" w:rsidRDefault="00581083" w:rsidP="00581083">
      <w:pPr>
        <w:spacing w:line="480" w:lineRule="auto"/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bdr w:val="none" w:sz="0" w:space="0" w:color="auto" w:frame="1"/>
          <w:lang w:val="en-US" w:eastAsia="en-GB"/>
        </w:rPr>
        <w:sectPr w:rsidR="00581083" w:rsidRPr="00C56D66" w:rsidSect="00B67F09">
          <w:pgSz w:w="11906" w:h="16838"/>
          <w:pgMar w:top="1440" w:right="1440" w:bottom="1440" w:left="1440" w:header="709" w:footer="709" w:gutter="0"/>
          <w:cols w:space="708"/>
          <w:titlePg/>
          <w:docGrid w:linePitch="360"/>
        </w:sectPr>
      </w:pPr>
      <w:r w:rsidRPr="00C56D66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bdr w:val="none" w:sz="0" w:space="0" w:color="auto" w:frame="1"/>
          <w:lang w:val="en-US" w:eastAsia="en-GB"/>
        </w:rPr>
        <w:t>.</w:t>
      </w:r>
    </w:p>
    <w:p w14:paraId="2017E7C6" w14:textId="2C042B91" w:rsidR="00E11B74" w:rsidRPr="00C56D66" w:rsidRDefault="00D40152" w:rsidP="0065294F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bookmarkStart w:id="1" w:name="_Toc475632230"/>
      <w:r w:rsidRPr="00C56D66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Bandura’s (1977) self-efficacy theory suggests that an individual’s perceived ability to achieve a desired outcome through their actions will motivate </w:t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t>their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efforts, and promote their persistence.</w:t>
      </w:r>
      <w:r w:rsidR="0006352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e extent to which </w:t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such cognitions are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applicable to </w:t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parent</w:t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ing role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is now </w:t>
      </w:r>
      <w:r w:rsidR="00702D5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supported by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a large literature</w:t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AC39B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e.g., </w:t>
      </w:r>
      <w:r w:rsidR="00735E91" w:rsidRPr="00C56D66">
        <w:rPr>
          <w:rFonts w:ascii="Times New Roman" w:hAnsi="Times New Roman" w:cs="Times New Roman"/>
          <w:sz w:val="24"/>
          <w:szCs w:val="24"/>
          <w:lang w:val="en-US"/>
        </w:rPr>
        <w:t>Jones &amp; Prinz, 2005</w:t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6352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>Parenting sense of competence (PSOC) refers to mothers’ and fathers’ evaluations of themselves as parents</w:t>
      </w:r>
      <w:r w:rsidR="00593175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F95EF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and is </w:t>
      </w:r>
      <w:r w:rsidR="00593175" w:rsidRPr="00C56D66">
        <w:rPr>
          <w:rFonts w:ascii="Times New Roman" w:hAnsi="Times New Roman" w:cs="Times New Roman"/>
          <w:sz w:val="24"/>
          <w:szCs w:val="24"/>
          <w:lang w:val="en-US"/>
        </w:rPr>
        <w:t>commonly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conceptualized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as perceived self-efficacy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in parenting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, the pleasure or motivation derived from parenting, and feelings of satisfaction with the role 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27r3fel40s","properties":{"formattedCitation":"(Johnston &amp; Mash, 1989)","plainCitation":"(Johnston &amp; Mash, 1989)"},"citationItems":[{"id":48,"uris":["http://zotero.org/users/local/Z4q6XaBn/items/8V7H4SK4"],"uri":["http://zotero.org/users/local/Z4q6XaBn/items/8V7H4SK4"],"itemData":{"id":48,"type":"article-journal","title":"A measure of parenting satisfaction and efficacy","container-title":"Journal of clinical child psychology","page":"167–175","volume":"18","issue":"2","source":"Google Scholar","author":[{"family":"Johnston","given":"Charlotte"},{"family":"Mash","given":"Eric J."}],"issued":{"date-parts":[["1989"]]}}}],"schema":"https://github.com/citation-style-language/schema/raw/master/csl-citation.json"} </w:instrTex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677BE" w:rsidRPr="00C56D66">
        <w:rPr>
          <w:rFonts w:ascii="Times New Roman" w:hAnsi="Times New Roman" w:cs="Times New Roman"/>
          <w:sz w:val="24"/>
          <w:lang w:val="en-US"/>
        </w:rPr>
        <w:t>(Johnston &amp; Mash, 1989)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6352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11B74" w:rsidRPr="00C56D66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8B1CA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11B7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considerable </w:t>
      </w:r>
      <w:r w:rsidR="007557E5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literature </w:t>
      </w:r>
      <w:r w:rsidR="00E11B74" w:rsidRPr="00C56D66">
        <w:rPr>
          <w:rFonts w:ascii="Times New Roman" w:hAnsi="Times New Roman" w:cs="Times New Roman"/>
          <w:sz w:val="24"/>
          <w:szCs w:val="24"/>
          <w:lang w:val="en-US"/>
        </w:rPr>
        <w:t>suggests that PSOC is associated with</w:t>
      </w:r>
      <w:r w:rsidR="003D46FC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family functioning</w:t>
      </w:r>
      <w:r w:rsidR="00F95EF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(van Eldik</w:t>
      </w:r>
      <w:r w:rsidR="00E56AD9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, Prinzie, Deković, &amp; de Haan, </w:t>
      </w:r>
      <w:r w:rsidR="00F95EF3" w:rsidRPr="00C56D66">
        <w:rPr>
          <w:rFonts w:ascii="Times New Roman" w:hAnsi="Times New Roman" w:cs="Times New Roman"/>
          <w:sz w:val="24"/>
          <w:szCs w:val="24"/>
          <w:lang w:val="en-US"/>
        </w:rPr>
        <w:t>2017)</w:t>
      </w:r>
      <w:r w:rsidR="00AC39BE" w:rsidRPr="00C56D66">
        <w:rPr>
          <w:rFonts w:ascii="Times New Roman" w:hAnsi="Times New Roman" w:cs="Times New Roman"/>
          <w:sz w:val="24"/>
          <w:szCs w:val="24"/>
          <w:lang w:val="en-US"/>
        </w:rPr>
        <w:t>, yet</w:t>
      </w:r>
      <w:r w:rsidR="00E11B7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little is known about its mechanistic underpinnings</w:t>
      </w:r>
      <w:r w:rsidR="008F2595"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6352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F2595" w:rsidRPr="00C56D66">
        <w:rPr>
          <w:rFonts w:ascii="Times New Roman" w:hAnsi="Times New Roman" w:cs="Times New Roman"/>
          <w:sz w:val="24"/>
          <w:szCs w:val="24"/>
          <w:lang w:val="en-US"/>
        </w:rPr>
        <w:t>Here, we focus on potential interactive processes between child and family dynamics.</w:t>
      </w:r>
    </w:p>
    <w:p w14:paraId="28348D88" w14:textId="5F6956CF" w:rsidR="001677BE" w:rsidRPr="00C56D66" w:rsidRDefault="008F2595" w:rsidP="0065294F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One construct </w:t>
      </w:r>
      <w:r w:rsidR="009B6310" w:rsidRPr="00C56D66">
        <w:rPr>
          <w:rFonts w:ascii="Times New Roman" w:hAnsi="Times New Roman" w:cs="Times New Roman"/>
          <w:sz w:val="24"/>
          <w:szCs w:val="24"/>
          <w:lang w:val="en-US"/>
        </w:rPr>
        <w:t>consi</w:t>
      </w:r>
      <w:r w:rsidR="00A2032F" w:rsidRPr="00C56D66">
        <w:rPr>
          <w:rFonts w:ascii="Times New Roman" w:hAnsi="Times New Roman" w:cs="Times New Roman"/>
          <w:sz w:val="24"/>
          <w:szCs w:val="24"/>
          <w:lang w:val="en-US"/>
        </w:rPr>
        <w:t>dered to be a key context for PSOC</w:t>
      </w:r>
      <w:r w:rsidR="009B6310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is the quality of coparenting.</w:t>
      </w:r>
      <w:r w:rsidR="0006352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Coparenting is a multifaceted construct,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conceptualized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as including parents’ shared child-rearing values and division of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labor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, as well as their support, or undermining and criticism of each other 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9oprkaqjh","properties":{"formattedCitation":"(Feinberg, 2002)","plainCitation":"(Feinberg, 2002)"},"citationItems":[{"id":76,"uris":["http://zotero.org/users/local/Z4q6XaBn/items/HNVDIHNN"],"uri":["http://zotero.org/users/local/Z4q6XaBn/items/HNVDIHNN"],"itemData":{"id":76,"type":"article-journal","title":"Coparenting and the transition to parenthood: A framework for prevention","container-title":"Clinical Child and Family Psychology Review","page":"173–195","volume":"5","issue":"3","source":"Google Scholar","shortTitle":"Coparenting and the transition to parenthood","author":[{"family":"Feinberg","given":"Mark E."}],"issued":{"date-parts":[["2002"]]}}}],"schema":"https://github.com/citation-style-language/schema/raw/master/csl-citation.json"} </w:instrTex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677BE" w:rsidRPr="00C56D66">
        <w:rPr>
          <w:rFonts w:ascii="Times New Roman" w:hAnsi="Times New Roman" w:cs="Times New Roman"/>
          <w:sz w:val="24"/>
          <w:lang w:val="en-US"/>
        </w:rPr>
        <w:t>(Feinberg, 2002)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A13C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B6310" w:rsidRPr="00C56D66">
        <w:rPr>
          <w:rFonts w:ascii="Times New Roman" w:hAnsi="Times New Roman" w:cs="Times New Roman"/>
          <w:sz w:val="24"/>
          <w:szCs w:val="24"/>
          <w:lang w:val="en-US"/>
        </w:rPr>
        <w:t>As such, c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>oparenting may inform PSOC, serving as an important source of feedback regarding the parenting role (</w:t>
      </w:r>
      <w:r w:rsidR="00F94947" w:rsidRPr="00C56D66">
        <w:rPr>
          <w:rFonts w:ascii="Times New Roman" w:hAnsi="Times New Roman" w:cs="Times New Roman"/>
          <w:sz w:val="24"/>
          <w:szCs w:val="24"/>
          <w:lang w:val="en-US"/>
        </w:rPr>
        <w:t>e.g.,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04872" w:rsidRPr="00C56D66">
        <w:rPr>
          <w:rFonts w:ascii="Times New Roman" w:hAnsi="Times New Roman" w:cs="Times New Roman"/>
          <w:sz w:val="24"/>
          <w:szCs w:val="24"/>
          <w:lang w:val="en-US"/>
        </w:rPr>
        <w:t>Latham, Mark, &amp; Oliver, 2017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="0006352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B6310" w:rsidRPr="00C56D66">
        <w:rPr>
          <w:rFonts w:ascii="Times New Roman" w:hAnsi="Times New Roman" w:cs="Times New Roman"/>
          <w:sz w:val="24"/>
          <w:szCs w:val="24"/>
          <w:lang w:val="en-US"/>
        </w:rPr>
        <w:t>Indeed, a</w:t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ssociations 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>between coparenting and PSOC have been evi</w:t>
      </w:r>
      <w:r w:rsidR="00FF06D1" w:rsidRPr="00C56D66">
        <w:rPr>
          <w:rFonts w:ascii="Times New Roman" w:hAnsi="Times New Roman" w:cs="Times New Roman"/>
          <w:sz w:val="24"/>
          <w:szCs w:val="24"/>
          <w:lang w:val="en-US"/>
        </w:rPr>
        <w:t>de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nced in early infancy 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1abceau1ch","properties":{"formattedCitation":"{\\rtf (Pinto, Figueiredo, Pinheiro, &amp; Can\\uc0\\u225{}rio, 2016; Ponomartchouk &amp; Bouchard, 2015; Solmeyer &amp; Feinberg, 2011)}","plainCitation":"(Pinto, Figueiredo, Pinheiro, &amp; Canário, 2016; Ponomartchouk &amp; Bouchard, 2015; Solmeyer &amp; Feinberg, 2011)"},"citationItems":[{"id":382,"uris":["http://zotero.org/users/local/w5rtj54Z/items/Q2WP5VJQ"],"uri":["http://zotero.org/users/local/w5rtj54Z/items/Q2WP5VJQ"],"itemData":{"id":382,"type":"article-journal","title":"Fathers’ parenting self-efficacy during the transition to parenthood","container-title":"Journal of Reproductive and Infant Psychology","page":"1–13","source":"Google Scholar","author":[{"family":"Pinto","given":"Tiago Miguel"},{"family":"Figueiredo","given":"Bárbara"},{"family":"Pinheiro","given":"Luis L."},{"family":"Canário","given":"Catarina"}],"issued":{"date-parts":[["2016"]]}}},{"id":"pWAIOu0V/1bPfVBZq","uris":["http://zotero.org/users/local/Z4q6XaBn/items/KW6XUIQG"],"uri":["http://zotero.org/users/local/Z4q6XaBn/items/KW6XUIQG"],"itemData":{"id":"pWAIOu0V/1bPfVBZq","type":"article-journal","title":"New mothers’ sense of competence: predictors and outcomes","container-title":"Journal of Child and Family Studies","page":"1977–1986","volume":"24","issue":"7","source":"Google Scholar","shortTitle":"New mothers’ sense of competence","author":[{"family":"Ponomartchouk","given":"Daria"},{"family":"Bouchard","given":"Geneviève"}],"issued":{"year":2015},"page-first":"1977","title-short":"New mothers’ sense of competence","container-title-short":"J. Child Fam. Stud."}},{"id":"pWAIOu0V/lbGVhbsg","uris":["http://zotero.org/users/local/Z4q6XaBn/items/A2JU8ZWG"],"uri":["http://zotero.org/users/local/Z4q6XaBn/items/A2JU8ZWG"],"itemData":{"id":"pWAIOu0V/lbGVhbsg","type":"article-journal","title":"Mother and father adjustment during early parenthood: The roles of infant temperament and coparenting relationship quality","container-title":"Infant Behavior and Development","page":"504–514","volume":"34","issue":"4","source":"Google Scholar","shortTitle":"Mother and father adjustment during early parenthood","author":[{"family":"Solmeyer","given":"Anna R."},{"family":"Feinberg","given":"Mark E."}],"issued":{"year":2011},"page-first":"504","title-short":"Mother and father adjustment during early parenthood","container-title-short":"Infant Behav. Dev."}}],"schema":"https://github.com/citation-style-language/schema/raw/master/csl-citation.json"} </w:instrTex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>(Pinto, Figueiredo, Pinheiro, &amp; Canário, 2016; Solmeyer &amp; Feinberg, 2011)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>, in childhood (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1fg5u239kr","properties":{"formattedCitation":"(Merrifield &amp; Gamble, 2013)","plainCitation":"(Merrifield &amp; Gamble, 2013)"},"citationItems":[{"id":90,"uris":["http://zotero.org/users/local/Z4q6XaBn/items/ZT4II2PC"],"uri":["http://zotero.org/users/local/Z4q6XaBn/items/ZT4II2PC"],"itemData":{"id":90,"type":"article-journal","title":"Associations Among Marital Qualities, Supportive and Undermining Coparenting, and Parenting Self-Efficacy Testing Spillover and Stress-Buffering Processes","container-title":"Journal of Family Issues","page":"510–533","volume":"34","issue":"4","source":"Google Scholar","author":[{"family":"Merrifield","given":"Kami A."},{"family":"Gamble","given":"Wendy C."}],"issued":{"date-parts":[["2013"]]}}}],"schema":"https://github.com/citation-style-language/schema/raw/master/csl-citation.json"} </w:instrTex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677BE" w:rsidRPr="00C56D66">
        <w:rPr>
          <w:rFonts w:ascii="Times New Roman" w:hAnsi="Times New Roman" w:cs="Times New Roman"/>
          <w:sz w:val="24"/>
          <w:lang w:val="en-US"/>
        </w:rPr>
        <w:t>Merrifield &amp; Gamble, 2013)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, and over time 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1uc4ssnog9","properties":{"formattedCitation":"(Feinberg, Jones, Kan, &amp; Goslin, 2010)","plainCitation":"(Feinberg, Jones, Kan, &amp; Goslin, 2010)"},"citationItems":[{"id":93,"uris":["http://zotero.org/users/local/Z4q6XaBn/items/V38WUDTG"],"uri":["http://zotero.org/users/local/Z4q6XaBn/items/V38WUDTG"],"itemData":{"id":93,"type":"article-journal","title":"Effects of family foundations on parents and children: 3.5 years after baseline.","container-title":"Journal of Family Psychology","page":"532","volume":"24","issue":"5","source":"Google Scholar","shortTitle":"Effects of family foundations on parents and children","author":[{"family":"Feinberg","given":"Mark E."},{"family":"Jones","given":"Damon E."},{"family":"Kan","given":"Marni L."},{"family":"Goslin","given":"Megan C."}],"issued":{"date-parts":[["2010"]]}}}],"schema":"https://github.com/citation-style-language/schema/raw/master/csl-citation.json"} </w:instrTex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677BE" w:rsidRPr="00C56D66">
        <w:rPr>
          <w:rFonts w:ascii="Times New Roman" w:hAnsi="Times New Roman" w:cs="Times New Roman"/>
          <w:sz w:val="24"/>
          <w:lang w:val="en-US"/>
        </w:rPr>
        <w:t>(Feinberg, Jones, Kan, &amp; Goslin, 2010)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567574C" w14:textId="503745ED" w:rsidR="00E11B74" w:rsidRPr="00C56D66" w:rsidRDefault="001677BE" w:rsidP="0065294F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redicated on proposals of the c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oparenting context as a potential moderator of associations between ‘risk’ and ‘parent adjustment’</w:t>
      </w:r>
      <w:r w:rsidR="00F957B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– with high quality coparenting </w:t>
      </w:r>
      <w:r w:rsidR="00143258" w:rsidRPr="00C56D66">
        <w:rPr>
          <w:rFonts w:ascii="Times New Roman" w:hAnsi="Times New Roman" w:cs="Times New Roman"/>
          <w:sz w:val="24"/>
          <w:szCs w:val="24"/>
          <w:lang w:val="en-US"/>
        </w:rPr>
        <w:t>working as a buffer</w:t>
      </w:r>
      <w:r w:rsidR="000B5A08"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1eu161ioid","properties":{"formattedCitation":"(Feinberg, 2003b)","plainCitation":"(Feinberg, 2003b)"},"citationItems":[{"id":104,"uris":["http://zotero.org/users/local/Z4q6XaBn/items/TCB863GH"],"uri":["http://zotero.org/users/local/Z4q6XaBn/items/TCB863GH"],"itemData":{"id":104,"type":"article-journal","title":"The internal structure and ecological context of coparenting: A framework for research and intervention","container-title":"Parenting: Science and Practice","page":"95–131","volume":"3","issue":"2","source":"Google Scholar","shortTitle":"The internal structure and ecological context of coparenting","author":[{"family":"Feinberg","given":"Mark E."}],"issued":{"date-parts":[["2003"]]}}}],"schema":"https://github.com/citation-style-language/schema/raw/master/csl-citation.json"} </w:instrTex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C56D66">
        <w:rPr>
          <w:rFonts w:ascii="Times New Roman" w:hAnsi="Times New Roman" w:cs="Times New Roman"/>
          <w:sz w:val="24"/>
          <w:lang w:val="en-US"/>
        </w:rPr>
        <w:t>(Feinberg, 2003)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957B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– we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were interested in interactions between child behavioral characteristics and coparenting for PSOC.</w:t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Children’s behavioral characteristics have been shown to be associated with PSOC, including infant temperament </w:t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13r6qhs6bj","properties":{"formattedCitation":"(Cutrona &amp; Troutman, 1986; Ponomartchouk &amp; Bouchard, 2015)","plainCitation":"(Cutrona &amp; Troutman, 1986; Ponomartchouk &amp; Bouchard, 2015)"},"citationItems":[{"id":57,"uris":["http://zotero.org/users/local/Z4q6XaBn/items/847HZWEP"],"uri":["http://zotero.org/users/local/Z4q6XaBn/items/847HZWEP"],"itemData":{"id":57,"type":"article-journal","title":"Social support, infant temperament, and parenting self-efficacy: A mediational model of postpartum depression","container-title":"Child development","page":"1507–1518","source":"Google Scholar","shortTitle":"Social support, infant temperament, and parenting self-efficacy","author":[{"family":"Cutrona","given":"Carolyn E."},{"family":"Troutman","given":"Beth R."}],"issued":{"date-parts":[["1986"]]}}},{"id":61,"uris":["http://zotero.org/users/local/Z4q6XaBn/items/KW6XUIQG"],"uri":["http://zotero.org/users/local/Z4q6XaBn/items/KW6XUIQG"],"itemData":{"id":61,"type":"article-journal","title":"New mothers’ sense of competence: predictors and outcomes","container-title":"Journal of Child and Family Studies","page":"1977–1986","volume":"24","issue":"7","source":"Google Scholar","shortTitle":"New mothers’ sense of competence","author":[{"family":"Ponomartchouk","given":"Daria"},{"family":"Bouchard","given":"Geneviève"}],"issued":{"date-parts":[["2015"]]}}}],"schema":"https://github.com/citation-style-language/schema/raw/master/csl-citation.json"} </w:instrText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9511E" w:rsidRPr="00C56D66">
        <w:rPr>
          <w:rFonts w:ascii="Times New Roman" w:hAnsi="Times New Roman" w:cs="Times New Roman"/>
          <w:sz w:val="24"/>
          <w:lang w:val="en-US"/>
        </w:rPr>
        <w:t>(Ponomartchouk &amp; Bouchard, 2015)</w:t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and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in older children </w:t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gu8n3gevi","properties":{"formattedCitation":"(Johnston &amp; Mash, 1989; Salari, Wells, &amp; Sarkadi, 2014)","plainCitation":"(Johnston &amp; Mash, 1989; Salari, Wells, &amp; Sarkadi, 2014)"},"citationItems":[{"id":48,"uris":["http://zotero.org/users/local/Z4q6XaBn/items/8V7H4SK4"],"uri":["http://zotero.org/users/local/Z4q6XaBn/items/8V7H4SK4"],"itemData":{"id":48,"type":"article-journal","title":"A measure of parenting satisfaction and efficacy","container-title":"Journal of clinical child psychology","page":"167–175","volume":"18","issue":"2","source":"Google Scholar","author":[{"family":"Johnston","given":"Charlotte"},{"family":"Mash","given":"Eric J."}],"issued":{"date-parts":[["1989"]]}}},{"id":70,"uris":["http://zotero.org/users/local/Z4q6XaBn/items/S4FQ2ZJK"],"uri":["http://zotero.org/users/local/Z4q6XaBn/items/S4FQ2ZJK"],"itemData":{"id":70,"type":"article-journal","title":"Child behaviour problems, parenting behaviours and parental adjustment in mothers and fathers in Sweden","container-title":"Scandinavian journal of public health","page":"1403494814541595","source":"Google Scholar","author":[{"family":"Salari","given":"Raziye"},{"family":"Wells","given":"Michael B."},{"family":"Sarkadi","given":"Anna"}],"issued":{"date-parts":[["2014"]]}}}],"schema":"https://github.com/citation-style-language/schema/raw/master/csl-citation.json"} </w:instrText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9511E" w:rsidRPr="00C56D66">
        <w:rPr>
          <w:rFonts w:ascii="Times New Roman" w:hAnsi="Times New Roman" w:cs="Times New Roman"/>
          <w:sz w:val="24"/>
          <w:lang w:val="en-US"/>
        </w:rPr>
        <w:t>(Salari, Wells, &amp; Sarkadi, 2014)</w:t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, reducing PSOC over time </w:t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220f8op5jl","properties":{"formattedCitation":"{\\rtf (Slagt, Dekovi\\uc0\\u263{}, de Haan, van den Akker, &amp; Prinzie, 2012)}","plainCitation":"(Slagt, Deković, de Haan, van den Akker, &amp; Prinzie, 2012)"},"citationItems":[{"id":73,"uris":["http://zotero.org/users/local/Z4q6XaBn/items/X3FGAQTD"],"uri":["http://zotero.org/users/local/Z4q6XaBn/items/X3FGAQTD"],"itemData":{"id":73,"type":"article-journal","title":"Longitudinal associations between mothers' and fathers' sense of competence and children's externalizing problems: The mediating role of parenting.","container-title":"Developmental psychology","page":"1554","volume":"48","issue":"6","source":"Google Scholar","shortTitle":"Longitudinal associations between mothers' and fathers' sense of competence and children's externalizing problems","author":[{"family":"Slagt","given":"Meike"},{"family":"Deković","given":"Maja"},{"family":"Haan","given":"Amaranta D.","non-dropping-particle":"de"},{"family":"Akker","given":"Alithe L.","non-dropping-particle":"van den"},{"family":"Prinzie","given":"Peter"}],"issued":{"date-parts":[["2012"]]}}}],"schema":"https://github.com/citation-style-language/schema/raw/master/csl-citation.json"} </w:instrText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t>(Slagt, Deković, de Haan, van den Akker, &amp; Prinzie, 2012)</w:t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lastRenderedPageBreak/>
        <w:t>However, to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our knowledge, only one study has considered </w:t>
      </w:r>
      <w:r w:rsidR="00F957B4" w:rsidRPr="00C56D66">
        <w:rPr>
          <w:rFonts w:ascii="Times New Roman" w:hAnsi="Times New Roman" w:cs="Times New Roman"/>
          <w:sz w:val="24"/>
          <w:szCs w:val="24"/>
          <w:lang w:val="en-US"/>
        </w:rPr>
        <w:t>such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957B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potential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moderating effects.</w:t>
      </w:r>
      <w:r w:rsidR="008B1CA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Reporting a significant interaction between parents’ perceptions of coparent undermining and infant negative temperament, </w:t>
      </w:r>
      <w:r w:rsidR="006C5940" w:rsidRPr="00C56D66">
        <w:rPr>
          <w:rFonts w:ascii="Times New Roman" w:hAnsi="Times New Roman" w:cs="Times New Roman"/>
          <w:sz w:val="24"/>
          <w:lang w:val="en-US"/>
        </w:rPr>
        <w:t xml:space="preserve">Solmeyer and Feinberg (2011)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found that negative infant temperament was associated with lower levels of maternal and paternal PSOC when coparent undermining was low, but not when it was high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The direction of this effect was not anticipated</w:t>
      </w:r>
      <w:r w:rsidR="00F957B4" w:rsidRPr="00C56D66">
        <w:rPr>
          <w:rFonts w:ascii="Times New Roman" w:hAnsi="Times New Roman" w:cs="Times New Roman"/>
          <w:sz w:val="24"/>
          <w:szCs w:val="24"/>
          <w:lang w:val="en-US"/>
        </w:rPr>
        <w:t>. Expecting the proposed buffering effect, t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he authors </w:t>
      </w:r>
      <w:r w:rsidR="00F957B4" w:rsidRPr="00C56D66">
        <w:rPr>
          <w:rFonts w:ascii="Times New Roman" w:hAnsi="Times New Roman" w:cs="Times New Roman"/>
          <w:sz w:val="24"/>
          <w:szCs w:val="24"/>
          <w:lang w:val="en-US"/>
        </w:rPr>
        <w:t>are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cautious in their interpretation of the finding </w:t>
      </w:r>
      <w:r w:rsidR="00F957B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rather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as a ‘swamping effect’</w:t>
      </w:r>
      <w:r w:rsidR="00F957B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. They </w:t>
      </w:r>
      <w:r w:rsidR="00450268" w:rsidRPr="00C56D66">
        <w:rPr>
          <w:rFonts w:ascii="Times New Roman" w:hAnsi="Times New Roman" w:cs="Times New Roman"/>
          <w:sz w:val="24"/>
          <w:szCs w:val="24"/>
          <w:lang w:val="en-US"/>
        </w:rPr>
        <w:t>posit</w:t>
      </w:r>
      <w:r w:rsidR="00F957B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50268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at,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in families with high levels of coparent undermining, parents’ self-efficacy </w:t>
      </w:r>
      <w:r w:rsidR="00450268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may be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swamped such that it is less sensitive to infant temperament</w:t>
      </w:r>
      <w:r w:rsidR="00450268"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8037B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These authors urge further </w:t>
      </w:r>
      <w:r w:rsidR="007557E5" w:rsidRPr="00C56D66">
        <w:rPr>
          <w:rFonts w:ascii="Times New Roman" w:hAnsi="Times New Roman" w:cs="Times New Roman"/>
          <w:sz w:val="24"/>
          <w:szCs w:val="24"/>
          <w:lang w:val="en-US"/>
        </w:rPr>
        <w:t>research</w:t>
      </w:r>
      <w:r w:rsidR="0038037B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155A1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e transition to parenthood </w:t>
      </w:r>
      <w:r w:rsidR="00023C46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D155A1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a key period for </w:t>
      </w:r>
      <w:r w:rsidR="00023C46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e new </w:t>
      </w:r>
      <w:r w:rsidR="00D155A1" w:rsidRPr="00C56D66">
        <w:rPr>
          <w:rFonts w:ascii="Times New Roman" w:hAnsi="Times New Roman" w:cs="Times New Roman"/>
          <w:sz w:val="24"/>
          <w:szCs w:val="24"/>
          <w:lang w:val="en-US"/>
        </w:rPr>
        <w:t>coparenting</w:t>
      </w:r>
      <w:r w:rsidR="00023C46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team, a</w:t>
      </w:r>
      <w:r w:rsidR="00353107" w:rsidRPr="00C56D66">
        <w:rPr>
          <w:rFonts w:ascii="Times New Roman" w:hAnsi="Times New Roman" w:cs="Times New Roman"/>
          <w:sz w:val="24"/>
          <w:szCs w:val="24"/>
          <w:lang w:val="en-US"/>
        </w:rPr>
        <w:t>s is</w:t>
      </w:r>
      <w:r w:rsidR="00023C46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demonstrated </w:t>
      </w:r>
      <w:r w:rsidR="0035310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well </w:t>
      </w:r>
      <w:r w:rsidR="00023C46" w:rsidRPr="00C56D66">
        <w:rPr>
          <w:rFonts w:ascii="Times New Roman" w:hAnsi="Times New Roman" w:cs="Times New Roman"/>
          <w:sz w:val="24"/>
          <w:szCs w:val="24"/>
          <w:lang w:val="en-US"/>
        </w:rPr>
        <w:t>by the swamping effect seen by Solmeyer and Feinberg (2011)</w:t>
      </w:r>
      <w:r w:rsidR="007301E2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023C46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Importantly, however, middle </w:t>
      </w:r>
      <w:r w:rsidR="00D155A1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childhood </w:t>
      </w:r>
      <w:r w:rsidR="00023C46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D155A1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rife with developmental change, </w:t>
      </w:r>
      <w:r w:rsidR="00023C46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and, </w:t>
      </w:r>
      <w:r w:rsidR="00D155A1" w:rsidRPr="00C56D66">
        <w:rPr>
          <w:rFonts w:ascii="Times New Roman" w:hAnsi="Times New Roman" w:cs="Times New Roman"/>
          <w:sz w:val="24"/>
          <w:szCs w:val="24"/>
          <w:lang w:val="en-US"/>
        </w:rPr>
        <w:t>in turn</w:t>
      </w:r>
      <w:r w:rsidR="00023C46" w:rsidRPr="00C56D66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155A1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B71A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e nature of </w:t>
      </w:r>
      <w:r w:rsidR="00204599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35310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already existing </w:t>
      </w:r>
      <w:r w:rsidR="00BB71A3" w:rsidRPr="00C56D66">
        <w:rPr>
          <w:rFonts w:ascii="Times New Roman" w:hAnsi="Times New Roman" w:cs="Times New Roman"/>
          <w:sz w:val="24"/>
          <w:szCs w:val="24"/>
          <w:lang w:val="en-US"/>
        </w:rPr>
        <w:t>coparenting</w:t>
      </w:r>
      <w:r w:rsidR="0035310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relationship</w:t>
      </w:r>
      <w:r w:rsidR="00BB71A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3107" w:rsidRPr="00C56D66">
        <w:rPr>
          <w:rFonts w:ascii="Times New Roman" w:hAnsi="Times New Roman" w:cs="Times New Roman"/>
          <w:sz w:val="24"/>
          <w:szCs w:val="24"/>
          <w:lang w:val="en-US"/>
        </w:rPr>
        <w:t>needs to adjust</w:t>
      </w:r>
      <w:r w:rsidR="00BB71A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as </w:t>
      </w:r>
      <w:r w:rsidR="0038037B" w:rsidRPr="00C56D66">
        <w:rPr>
          <w:rFonts w:ascii="Times New Roman" w:hAnsi="Times New Roman" w:cs="Times New Roman"/>
          <w:sz w:val="24"/>
          <w:szCs w:val="24"/>
          <w:lang w:val="en-US"/>
        </w:rPr>
        <w:t>children age</w:t>
      </w:r>
      <w:r w:rsidR="00F957B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8037B" w:rsidRPr="00C56D66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BE17B4" w:rsidRPr="00C56D66">
        <w:rPr>
          <w:rFonts w:ascii="Times New Roman" w:hAnsi="Times New Roman" w:cs="Times New Roman"/>
          <w:sz w:val="24"/>
          <w:szCs w:val="24"/>
          <w:lang w:val="en-US"/>
        </w:rPr>
        <w:t>McHale &amp; Irace, 2011</w:t>
      </w:r>
      <w:r w:rsidR="0038037B" w:rsidRPr="00C56D66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D155A1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210F5" w:rsidRPr="00C56D66">
        <w:rPr>
          <w:rFonts w:ascii="Times New Roman" w:hAnsi="Times New Roman" w:cs="Times New Roman"/>
          <w:sz w:val="24"/>
          <w:szCs w:val="24"/>
          <w:lang w:val="en-US"/>
        </w:rPr>
        <w:t>As such,</w:t>
      </w:r>
      <w:r w:rsidR="00D11EA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310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potential changes in the </w:t>
      </w:r>
      <w:r w:rsidR="00023C46" w:rsidRPr="00C56D66">
        <w:rPr>
          <w:rFonts w:ascii="Times New Roman" w:hAnsi="Times New Roman" w:cs="Times New Roman"/>
          <w:sz w:val="24"/>
          <w:szCs w:val="24"/>
          <w:lang w:val="en-US"/>
        </w:rPr>
        <w:t>role of</w:t>
      </w:r>
      <w:r w:rsidR="00D155A1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coparenting</w:t>
      </w:r>
      <w:r w:rsidR="0035310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for</w:t>
      </w:r>
      <w:r w:rsidR="00023C46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complex family dynamics</w:t>
      </w:r>
      <w:r w:rsidR="00D155A1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3107" w:rsidRPr="00C56D66">
        <w:rPr>
          <w:rFonts w:ascii="Times New Roman" w:hAnsi="Times New Roman" w:cs="Times New Roman"/>
          <w:sz w:val="24"/>
          <w:szCs w:val="24"/>
          <w:lang w:val="en-US"/>
        </w:rPr>
        <w:t>are of interest</w:t>
      </w:r>
      <w:r w:rsidR="00D11EA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here</w:t>
      </w:r>
      <w:r w:rsidR="00F210F5"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EEB58DB" w14:textId="567CEE32" w:rsidR="001677BE" w:rsidRPr="00C56D66" w:rsidRDefault="0038037B" w:rsidP="0065294F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D96ACB" w:rsidRPr="00C56D66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latively few studies of coparenting </w:t>
      </w:r>
      <w:r w:rsidR="0089511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or of 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>PSOC have included both mothers and fathers, limiting parent comparisons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Fathers’ parenting has been shown to be particularly 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>sensitiv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e 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o environmental contexts 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265n71qkgk","properties":{"formattedCitation":"(Cummings, Merrilees, &amp; George, 2010)","plainCitation":"(Cummings, Merrilees, &amp; George, 2010)"},"citationItems":[{"id":96,"uris":["http://zotero.org/users/local/Z4q6XaBn/items/WBSSWPI8"],"uri":["http://zotero.org/users/local/Z4q6XaBn/items/WBSSWPI8"],"itemData":{"id":96,"type":"article-journal","title":"Fathers, Marriages, and Families","container-title":"The role of the father in child development","page":"154","source":"Google Scholar","author":[{"family":"Cummings","given":"E. Mark"},{"family":"Merrilees","given":"Christine E."},{"family":"George","given":"Melissa Ward"}],"issued":{"date-parts":[["2010"]]}}}],"schema":"https://github.com/citation-style-language/schema/raw/master/csl-citation.json"} </w:instrTex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677BE" w:rsidRPr="00C56D66">
        <w:rPr>
          <w:rFonts w:ascii="Times New Roman" w:hAnsi="Times New Roman" w:cs="Times New Roman"/>
          <w:sz w:val="24"/>
          <w:lang w:val="en-US"/>
        </w:rPr>
        <w:t>(Cummings, Merrilees, &amp; George, 2010)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; furthermore,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mothers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may 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influence fathers’ parenting role through ‘maternal gatekeeping’ 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88ddbk42n","properties":{"formattedCitation":"(Schoppe-Sullivan, Brown, Cannon, Mangelsdorf, &amp; Sokolowski, 2008)","plainCitation":"(Schoppe-Sullivan, Brown, Cannon, Mangelsdorf, &amp; Sokolowski, 2008)"},"citationItems":[{"id":98,"uris":["http://zotero.org/users/local/Z4q6XaBn/items/J2827GMR"],"uri":["http://zotero.org/users/local/Z4q6XaBn/items/J2827GMR"],"itemData":{"id":98,"type":"article-journal","title":"Maternal gatekeeping, coparenting quality, and fathering behavior in families with infants.","container-title":"Journal of Family Psychology","page":"389","volume":"22","issue":"3","source":"Google Scholar","author":[{"family":"Schoppe-Sullivan","given":"Sarah J."},{"family":"Brown","given":"Geoffrey L."},{"family":"Cannon","given":"Elizabeth A."},{"family":"Mangelsdorf","given":"Sarah C."},{"family":"Sokolowski","given":"Margaret Szewczyk"}],"issued":{"date-parts":[["2008"]]}}}],"schema":"https://github.com/citation-style-language/schema/raw/master/csl-citation.json"} </w:instrTex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677BE" w:rsidRPr="00C56D66">
        <w:rPr>
          <w:rFonts w:ascii="Times New Roman" w:hAnsi="Times New Roman" w:cs="Times New Roman"/>
          <w:sz w:val="24"/>
          <w:lang w:val="en-US"/>
        </w:rPr>
        <w:t>(Schoppe-Sullivan, Brown, Cannon, Mangelsdorf, &amp; Sokolowski, 2008)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. Together, these literatures suggest 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at, compared to mothers, fathers’ perceptions of the quality of coparenting may be especially important for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eir 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>PSOC (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2q944dn6lf","properties":{"formattedCitation":"(Dickie, 1987)","plainCitation":"(Dickie, 1987)"},"citationItems":[{"id":385,"uris":["http://zotero.org/users/local/w5rtj54Z/items/TWG58A5E"],"uri":["http://zotero.org/users/local/w5rtj54Z/items/TWG58A5E"],"itemData":{"id":385,"type":"article-journal","title":"Interrelationships within the mother-father-infant triad.","source":"Google Scholar","URL":"http://doi.apa.org/psycinfo/1987-98443-006","author":[{"family":"Dickie","given":"Jane R."}],"issued":{"date-parts":[["1987"]]},"accessed":{"date-parts":[["2016",12,12]]}}}],"schema":"https://github.com/citation-style-language/schema/raw/master/csl-citation.json"} </w:instrTex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677BE" w:rsidRPr="00C56D66">
        <w:rPr>
          <w:rFonts w:ascii="Times New Roman" w:hAnsi="Times New Roman" w:cs="Times New Roman"/>
          <w:sz w:val="24"/>
          <w:lang w:val="en-US"/>
        </w:rPr>
        <w:t>Dickie, 1987)</w:t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677BE"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101143F" w14:textId="1F17D4F1" w:rsidR="0065294F" w:rsidRPr="00C56D66" w:rsidRDefault="001677BE" w:rsidP="0065294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In a UK sample, we investigated mothers’ and fathers’ perceptions of children’s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, perceptions of the quality of coparenting, and their </w:t>
      </w:r>
      <w:r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teraction in association with maternal and paternal PSOC.</w:t>
      </w:r>
      <w:r w:rsidR="009A16CD"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e sought to extend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the literature in t</w:t>
      </w:r>
      <w:r w:rsidR="00C56D66" w:rsidRPr="00C56D66">
        <w:rPr>
          <w:rFonts w:ascii="Times New Roman" w:hAnsi="Times New Roman" w:cs="Times New Roman"/>
          <w:sz w:val="24"/>
          <w:szCs w:val="24"/>
          <w:lang w:val="en-US"/>
        </w:rPr>
        <w:t>wo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main ways: </w:t>
      </w:r>
      <w:r w:rsidR="00702D53" w:rsidRPr="00C56D66">
        <w:rPr>
          <w:rFonts w:ascii="Times New Roman" w:hAnsi="Times New Roman" w:cs="Times New Roman"/>
          <w:sz w:val="24"/>
          <w:szCs w:val="24"/>
          <w:lang w:val="en-US"/>
        </w:rPr>
        <w:t>F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irst, we built on the limited research exploring the interaction between coparenting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and children’s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for maternal and paternal PSOC</w:t>
      </w:r>
      <w:r w:rsidR="00AF600C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by extending the focus to middle childhood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F600C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Second,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for the first time, we examined these research questions using a sample of mothers and fathers of twins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A3AE0" w:rsidRPr="00C56D66">
        <w:rPr>
          <w:rFonts w:ascii="Times New Roman" w:hAnsi="Times New Roman" w:cs="Times New Roman"/>
          <w:sz w:val="24"/>
          <w:szCs w:val="24"/>
          <w:lang w:val="en-US"/>
        </w:rPr>
        <w:t>P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arents of twins may be </w:t>
      </w:r>
      <w:r w:rsidR="00504128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especially </w:t>
      </w:r>
      <w:r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vulnerable to lower levels of PSOC</w:t>
      </w:r>
      <w:r w:rsidR="004A3AE0"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131A03"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ince they have been shown to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experience greater parenting stress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1gofmmd1bh","properties":{"formattedCitation":"(Olivennes, Golombok, Ramogida, Rust, &amp; Team, 2005b)","plainCitation":"(Olivennes, Golombok, Ramogida, Rust, &amp; Team, 2005b)"},"citationItems":[{"id":45,"uris":["http://zotero.org/users/local/Z4q6XaBn/items/UEBIRBNW"],"uri":["http://zotero.org/users/local/Z4q6XaBn/items/UEBIRBNW"],"itemData":{"id":45,"type":"article-journal","title":"Behavioral and cognitive development as well as family functioning of twins conceived by assisted reproduction: findings from a large population study","container-title":"Fertility and sterility","page":"725–733","volume":"84","issue":"3","source":"Google Scholar","shortTitle":"Behavioral and cognitive development as well as family functioning of twins conceived by assisted reproduction","author":[{"family":"Olivennes","given":"Francois"},{"family":"Golombok","given":"Susan"},{"family":"Ramogida","given":"Chantal"},{"family":"Rust","given":"John"},{"family":"Team","given":"Follow-Up"}],"issued":{"date-parts":[["2005"]]}}}],"schema":"https://github.com/citation-style-language/schema/raw/master/csl-citation.json"} </w:instrTex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C56D66">
        <w:rPr>
          <w:rFonts w:ascii="Times New Roman" w:hAnsi="Times New Roman" w:cs="Times New Roman"/>
          <w:sz w:val="24"/>
          <w:lang w:val="en-US"/>
        </w:rPr>
        <w:t>(Olivennes, Golombok, Ramogida, Rust, &amp; Team, 2005</w:t>
      </w:r>
      <w:r w:rsidR="00A77A2F" w:rsidRPr="00C56D66">
        <w:rPr>
          <w:rFonts w:ascii="Times New Roman" w:hAnsi="Times New Roman" w:cs="Times New Roman"/>
          <w:sz w:val="24"/>
          <w:lang w:val="en-US"/>
        </w:rPr>
        <w:t>; Lutz et al., 2012</w:t>
      </w:r>
      <w:r w:rsidRPr="00C56D66">
        <w:rPr>
          <w:rFonts w:ascii="Times New Roman" w:hAnsi="Times New Roman" w:cs="Times New Roman"/>
          <w:sz w:val="24"/>
          <w:lang w:val="en-US"/>
        </w:rPr>
        <w:t>)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1376B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A77A2F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report feelings of frustration, guilt and inadequacy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with the parenting role </w:t>
      </w:r>
      <w:r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begin"/>
      </w:r>
      <w:r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instrText xml:space="preserve"> ADDIN ZOTERO_ITEM CSL_CITATION {"citationID":"1h9bq4u49f","properties":{"formattedCitation":"(Goshen-Gottstein, 1980)","plainCitation":"(Goshen-Gottstein, 1980)"},"citationItems":[{"id":387,"uris":["http://zotero.org/users/local/w5rtj54Z/items/WIZ8TPNZ"],"uri":["http://zotero.org/users/local/w5rtj54Z/items/WIZ8TPNZ"],"itemData":{"id":387,"type":"article-journal","title":"The mothering of twins, triplets and quadruplets","container-title":"Psychiatry","page":"189–204","volume":"43","issue":"3","source":"Google Scholar","author":[{"family":"Goshen-Gottstein","given":"Esther R."}],"issued":{"date-parts":[["1980"]]}}}],"schema":"https://github.com/citation-style-language/schema/raw/master/csl-citation.json"} </w:instrText>
      </w:r>
      <w:r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separate"/>
      </w:r>
      <w:r w:rsidRPr="00C56D66">
        <w:rPr>
          <w:rFonts w:ascii="Times New Roman" w:hAnsi="Times New Roman" w:cs="Times New Roman"/>
          <w:color w:val="000000" w:themeColor="text1"/>
          <w:sz w:val="24"/>
          <w:lang w:val="en-US"/>
        </w:rPr>
        <w:t>(Goshen-Gottstein, 1980</w:t>
      </w:r>
      <w:r w:rsidR="00A77A2F" w:rsidRPr="00C56D66">
        <w:rPr>
          <w:rFonts w:ascii="Times New Roman" w:hAnsi="Times New Roman" w:cs="Times New Roman"/>
          <w:color w:val="000000" w:themeColor="text1"/>
          <w:sz w:val="24"/>
          <w:lang w:val="en-US"/>
        </w:rPr>
        <w:t>; Leonard &amp; Denton, 2006</w:t>
      </w:r>
      <w:r w:rsidRPr="00C56D66">
        <w:rPr>
          <w:rFonts w:ascii="Times New Roman" w:hAnsi="Times New Roman" w:cs="Times New Roman"/>
          <w:color w:val="000000" w:themeColor="text1"/>
          <w:sz w:val="24"/>
          <w:lang w:val="en-US"/>
        </w:rPr>
        <w:t>)</w:t>
      </w:r>
      <w:r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end"/>
      </w:r>
      <w:r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and significantly less self-efficacy </w:t>
      </w:r>
      <w:r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begin"/>
      </w:r>
      <w:r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instrText xml:space="preserve"> ADDIN ZOTERO_ITEM CSL_CITATION {"citationID":"2a02dlkuv","properties":{"formattedCitation":"(Boivin et al., 2005)","plainCitation":"(Boivin et al., 2005)"},"citationItems":[{"id":375,"uris":["http://zotero.org/users/local/w5rtj54Z/items/BF4KTUEA"],"uri":["http://zotero.org/users/local/w5rtj54Z/items/BF4KTUEA"],"itemData":{"id":375,"type":"article-journal","title":"The genetic-environmental etiology of parents' perceptions and self-assessed behaviours toward their 5-month-old infants in a large twin and singleton sample","container-title":"Journal of Child Psychology and Psychiatry","page":"612–630","volume":"46","issue":"6","source":"Google Scholar","author":[{"family":"Boivin","given":"Michel"},{"family":"Pérusse","given":"Daniel"},{"family":"Dionne","given":"Ginette"},{"family":"Saysset","given":"Valérie"},{"family":"Zoccolillo","given":"Mark"},{"family":"Tarabulsy","given":"George M."},{"family":"Tremblay","given":"Nathalie"},{"family":"Tremblay","given":"Richard E."}],"issued":{"date-parts":[["2005"]]}}}],"schema":"https://github.com/citation-style-language/schema/raw/master/csl-citation.json"} </w:instrText>
      </w:r>
      <w:r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separate"/>
      </w:r>
      <w:r w:rsidRPr="00C56D66">
        <w:rPr>
          <w:rFonts w:ascii="Times New Roman" w:hAnsi="Times New Roman" w:cs="Times New Roman"/>
          <w:color w:val="000000" w:themeColor="text1"/>
          <w:sz w:val="24"/>
          <w:lang w:val="en-US"/>
        </w:rPr>
        <w:t>(Boivin et al., 2005)</w:t>
      </w:r>
      <w:r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end"/>
      </w:r>
      <w:r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an parents of non-twin</w:t>
      </w:r>
      <w:r w:rsidR="001376B3"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EE6BBE"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or</w:t>
      </w:r>
      <w:r w:rsidR="00115EF7"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</w:t>
      </w:r>
      <w:r w:rsidR="00EE6BBE"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ver, </w:t>
      </w:r>
      <w:r w:rsidR="00EE6BB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with parenting tasks and responsibilities compounded for </w:t>
      </w:r>
      <w:r w:rsidR="001376B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win families </w:t>
      </w:r>
      <w:r w:rsidR="00A77A2F" w:rsidRPr="00C56D66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1306D0" w:rsidRPr="00C56D66">
        <w:rPr>
          <w:rFonts w:ascii="Times New Roman" w:hAnsi="Times New Roman" w:cs="Times New Roman"/>
          <w:sz w:val="24"/>
          <w:szCs w:val="24"/>
          <w:lang w:val="en-US"/>
        </w:rPr>
        <w:t>Damato, Anthony, &amp; Maloni, 2009</w:t>
      </w:r>
      <w:r w:rsidR="00A77A2F" w:rsidRPr="00C56D66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EE6BB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, the role of both parents </w:t>
      </w:r>
      <w:r w:rsidR="001376B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here </w:t>
      </w:r>
      <w:r w:rsidR="00EE6BB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may be particularly important (Lytton, 1980).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Based on previous research, we expected higher levels of children’s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to be associated with lower levels of PSOC</w:t>
      </w:r>
      <w:r w:rsidR="001376B3" w:rsidRPr="00C56D66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and perceptions of high quality coparenting to be associated with higher levels of PSOC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2327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Since child disruptive behavior is a dominant force for PSOC, and coparenting is also commonly associated, we anticipated that they would each independently predict PSOC despite their association with each other.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In line with the stress-buffering hypothesis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2bhq61rr2g","properties":{"formattedCitation":"(Cohen &amp; Wills, 1985)","plainCitation":"(Cohen &amp; Wills, 1985)"},"citationItems":[{"id":107,"uris":["http://zotero.org/users/local/Z4q6XaBn/items/2AHGGXHC"],"uri":["http://zotero.org/users/local/Z4q6XaBn/items/2AHGGXHC"],"itemData":{"id":107,"type":"article-journal","title":"Stress, social support, and the buffering hypothesis.","container-title":"Psychological bulletin","page":"310","volume":"98","issue":"2","source":"Google Scholar","author":[{"family":"Cohen","given":"Sheldon"},{"family":"Wills","given":"Thomas A."}],"issued":{"date-parts":[["1985"]]}}}],"schema":"https://github.com/citation-style-language/schema/raw/master/csl-citation.json"} </w:instrTex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C56D66">
        <w:rPr>
          <w:rFonts w:ascii="Times New Roman" w:hAnsi="Times New Roman" w:cs="Times New Roman"/>
          <w:sz w:val="24"/>
          <w:lang w:val="en-US"/>
        </w:rPr>
        <w:t>(Cohen &amp; Wills, 1985)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, we </w:t>
      </w:r>
      <w:r w:rsidR="00D2327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also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anticipated parents’ perceptions of high quality coparenting to provide a context in which they can successfully maintain their PSOC in spite of children’s high levels of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8A4885C" w14:textId="77777777" w:rsidR="0065294F" w:rsidRPr="00C56D66" w:rsidRDefault="00581083" w:rsidP="00162461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b/>
          <w:sz w:val="24"/>
          <w:szCs w:val="24"/>
          <w:lang w:val="en-US"/>
        </w:rPr>
        <w:t>Method</w:t>
      </w:r>
      <w:bookmarkStart w:id="2" w:name="_Toc475632231"/>
      <w:bookmarkEnd w:id="1"/>
    </w:p>
    <w:p w14:paraId="27A960C9" w14:textId="1B0FF708" w:rsidR="00581083" w:rsidRPr="00C56D66" w:rsidRDefault="00581083" w:rsidP="0065294F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b/>
          <w:sz w:val="24"/>
          <w:szCs w:val="24"/>
          <w:lang w:val="en-US"/>
        </w:rPr>
        <w:t>Sample and Procedure</w:t>
      </w:r>
      <w:bookmarkEnd w:id="2"/>
    </w:p>
    <w:p w14:paraId="27F9031A" w14:textId="4785002C" w:rsidR="00230168" w:rsidRPr="00C56D66" w:rsidRDefault="00581083" w:rsidP="00230168">
      <w:pPr>
        <w:pStyle w:val="CommentText"/>
        <w:spacing w:after="0" w:line="480" w:lineRule="auto"/>
        <w:ind w:firstLine="709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e sampling frame for the current study was the Twins, Family and </w:t>
      </w:r>
      <w:r w:rsidR="000A6CFD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Behavior</w:t>
      </w:r>
      <w:r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TFaB) study</w:t>
      </w:r>
      <w:r w:rsidR="00EE6BBE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</w:t>
      </w:r>
      <w:r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a longitudinal study of families with twins born in England and Wales in 2009</w:t>
      </w:r>
      <w:r w:rsidR="008B1CA4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-2010</w:t>
      </w:r>
      <w:r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  <w:r w:rsidR="009A16CD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2C188F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From 15</w:t>
      </w:r>
      <w:r w:rsidR="00DD6CCE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3</w:t>
      </w:r>
      <w:r w:rsidR="002C188F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‘intact’ co-resident TFaB families</w:t>
      </w:r>
      <w:r w:rsidR="006D0CB0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, 1</w:t>
      </w:r>
      <w:r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08</w:t>
      </w:r>
      <w:r w:rsidR="002C188F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6D0CB0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were included in the current analyses as both mother and father were active participants </w:t>
      </w:r>
      <w:r w:rsidR="00DD6CCE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(95.3% married). </w:t>
      </w:r>
      <w:r w:rsidR="002C188F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F</w:t>
      </w:r>
      <w:r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orty-five families had monozygotic (</w:t>
      </w:r>
      <w:r w:rsidR="00D91FCF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MZ</w:t>
      </w:r>
      <w:r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) twin pairs and 59 families had dizygotic (</w:t>
      </w:r>
      <w:r w:rsidR="00D91FCF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DZ</w:t>
      </w:r>
      <w:r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twin pairs (4 twin pairs </w:t>
      </w:r>
      <w:r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lastRenderedPageBreak/>
        <w:t>zygosity unclassified</w:t>
      </w:r>
      <w:r w:rsidR="00EB7DE1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)</w:t>
      </w:r>
      <w:r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; twin zygosity was determined using maternal reports shown to be more than 95</w:t>
      </w:r>
      <w:r w:rsidR="00EB7DE1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+</w:t>
      </w:r>
      <w:r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% accurate when compared to DNA testing (Price et al., 2000).</w:t>
      </w:r>
      <w:r w:rsidR="00DD6CCE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ese families </w:t>
      </w:r>
      <w:r w:rsidR="00230168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did not differ</w:t>
      </w:r>
      <w:r w:rsidR="00AB04FF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rom the total ‘intact’ families </w:t>
      </w:r>
      <w:r w:rsidR="00230168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for </w:t>
      </w:r>
      <w:r w:rsidR="00A6266D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mother</w:t>
      </w:r>
      <w:r w:rsidR="00AB04FF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-</w:t>
      </w:r>
      <w:r w:rsidR="00A6266D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reported </w:t>
      </w:r>
      <w:r w:rsidR="00DD6CCE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child disruptive behavior ( </w:t>
      </w:r>
      <w:r w:rsidR="00DD6CCE" w:rsidRPr="00C56D6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t</w:t>
      </w:r>
      <w:r w:rsidR="008C57F8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(150</w:t>
      </w:r>
      <w:r w:rsidR="00DD6CCE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)=</w:t>
      </w:r>
      <w:r w:rsidR="008C57F8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0</w:t>
      </w:r>
      <w:r w:rsidR="00DD6CCE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  <w:r w:rsidR="008C57F8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87</w:t>
      </w:r>
      <w:r w:rsidR="00DD6CCE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</w:t>
      </w:r>
      <w:r w:rsidR="00DD6CCE" w:rsidRPr="00C56D6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p</w:t>
      </w:r>
      <w:r w:rsidR="00DD6CCE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=.</w:t>
      </w:r>
      <w:r w:rsidR="008C57F8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388</w:t>
      </w:r>
      <w:r w:rsidR="00DD6CCE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but </w:t>
      </w:r>
      <w:r w:rsidR="00A6266D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mothers </w:t>
      </w:r>
      <w:r w:rsidR="00230168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did report </w:t>
      </w:r>
      <w:r w:rsidR="00DD6CCE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higher household income (</w:t>
      </w:r>
      <w:r w:rsidR="00DD6CCE" w:rsidRPr="00C56D6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t</w:t>
      </w:r>
      <w:r w:rsidR="00DD6CCE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(</w:t>
      </w:r>
      <w:r w:rsidR="008C57F8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57.32</w:t>
      </w:r>
      <w:r w:rsidR="00DD6CCE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)=</w:t>
      </w:r>
      <w:r w:rsidR="008C57F8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-2.08</w:t>
      </w:r>
      <w:r w:rsidR="00DD6CCE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</w:t>
      </w:r>
      <w:r w:rsidR="00DD6CCE" w:rsidRPr="00C56D6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p</w:t>
      </w:r>
      <w:r w:rsidR="008C57F8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=.042</w:t>
      </w:r>
      <w:r w:rsidR="00DD6CCE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) and education ( </w:t>
      </w:r>
      <w:r w:rsidR="00DD6CCE" w:rsidRPr="00C56D6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t</w:t>
      </w:r>
      <w:r w:rsidR="00DD6CCE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(</w:t>
      </w:r>
      <w:r w:rsidR="00AB04FF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149</w:t>
      </w:r>
      <w:r w:rsidR="00DD6CCE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)=-2.</w:t>
      </w:r>
      <w:r w:rsidR="00AB04FF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15</w:t>
      </w:r>
      <w:r w:rsidR="00DD6CCE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</w:t>
      </w:r>
      <w:r w:rsidR="00DD6CCE" w:rsidRPr="00C56D6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p</w:t>
      </w:r>
      <w:r w:rsidR="00DD6CCE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=.</w:t>
      </w:r>
      <w:r w:rsidR="00AB04FF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033</w:t>
      </w:r>
      <w:r w:rsidR="00DD6CCE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).</w:t>
      </w:r>
    </w:p>
    <w:p w14:paraId="2A764198" w14:textId="372F5B9C" w:rsidR="00581083" w:rsidRPr="00C56D66" w:rsidRDefault="00EB7DE1" w:rsidP="00230168">
      <w:pPr>
        <w:pStyle w:val="CommentText"/>
        <w:spacing w:after="0" w:line="480" w:lineRule="auto"/>
        <w:ind w:firstLine="709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56D66">
        <w:rPr>
          <w:rFonts w:ascii="Times New Roman" w:hAnsi="Times New Roman" w:cs="Times New Roman"/>
          <w:sz w:val="24"/>
          <w:szCs w:val="24"/>
        </w:rPr>
        <w:t xml:space="preserve">Our subsample was </w:t>
      </w:r>
      <w:r w:rsidR="00581083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well-educated, with 73.58% of mothers and 52.87% of fathers holding an undergraduate degree qualification or higher, compared to a national average of 33.9% of women and 33.3% of men of comparable age range (Office for National Statistics, 2014).</w:t>
      </w:r>
      <w:r w:rsidR="009A16CD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O</w:t>
      </w:r>
      <w:r w:rsidR="00581083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ur families categorize</w:t>
      </w:r>
      <w:r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d</w:t>
      </w:r>
      <w:r w:rsidR="00581083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eir total household income</w:t>
      </w:r>
      <w:r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, endorsing t</w:t>
      </w:r>
      <w:r w:rsidR="00581083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he full range of categories (&lt;£5,000 to &gt;£10</w:t>
      </w:r>
      <w:r w:rsidR="00BA6B5B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0</w:t>
      </w:r>
      <w:r w:rsidR="00581083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,000) with an average income given in the ‘£40,000 to £49,000’ category.</w:t>
      </w:r>
      <w:r w:rsidR="009A16CD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581083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is compares </w:t>
      </w:r>
      <w:r w:rsidR="000A6CFD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>favorably</w:t>
      </w:r>
      <w:r w:rsidR="00581083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o the average UK household income of £44,330 (Office for National Statistics, 2011).</w:t>
      </w:r>
    </w:p>
    <w:p w14:paraId="15BF3D9C" w14:textId="64B2B95F" w:rsidR="00581083" w:rsidRPr="00C56D66" w:rsidRDefault="00581083" w:rsidP="0065294F">
      <w:pPr>
        <w:pStyle w:val="NormalWeb"/>
        <w:shd w:val="clear" w:color="auto" w:fill="FFFFFF"/>
        <w:spacing w:before="0" w:beforeAutospacing="0" w:after="0" w:afterAutospacing="0" w:line="480" w:lineRule="auto"/>
        <w:ind w:firstLine="720"/>
        <w:textAlignment w:val="baseline"/>
        <w:rPr>
          <w:lang w:val="en-US"/>
        </w:rPr>
      </w:pPr>
      <w:r w:rsidRPr="00C56D66">
        <w:rPr>
          <w:lang w:val="en-US"/>
        </w:rPr>
        <w:t xml:space="preserve">For the current analyses, we </w:t>
      </w:r>
      <w:r w:rsidR="000A6CFD" w:rsidRPr="00C56D66">
        <w:rPr>
          <w:lang w:val="en-US"/>
        </w:rPr>
        <w:t>utilized</w:t>
      </w:r>
      <w:r w:rsidRPr="00C56D66">
        <w:rPr>
          <w:lang w:val="en-US"/>
        </w:rPr>
        <w:t xml:space="preserve"> maternal and paternal measures of PSOC, child disruptive </w:t>
      </w:r>
      <w:r w:rsidR="000A6CFD" w:rsidRPr="00C56D66">
        <w:rPr>
          <w:lang w:val="en-US"/>
        </w:rPr>
        <w:t>behavior</w:t>
      </w:r>
      <w:r w:rsidRPr="00C56D66">
        <w:rPr>
          <w:lang w:val="en-US"/>
        </w:rPr>
        <w:t xml:space="preserve"> and the quality of coparenting collected via postal questionnaire (</w:t>
      </w:r>
      <w:r w:rsidRPr="00C56D66">
        <w:rPr>
          <w:i/>
          <w:lang w:val="en-US"/>
        </w:rPr>
        <w:t>M</w:t>
      </w:r>
      <w:r w:rsidRPr="00C56D66">
        <w:rPr>
          <w:vertAlign w:val="subscript"/>
          <w:lang w:val="en-US"/>
        </w:rPr>
        <w:t>child age</w:t>
      </w:r>
      <w:r w:rsidRPr="00C56D66">
        <w:rPr>
          <w:lang w:val="en-US"/>
        </w:rPr>
        <w:t xml:space="preserve"> = 6 years, </w:t>
      </w:r>
      <w:r w:rsidRPr="00C56D66">
        <w:rPr>
          <w:i/>
          <w:lang w:val="en-US"/>
        </w:rPr>
        <w:t>SD</w:t>
      </w:r>
      <w:r w:rsidRPr="00C56D66">
        <w:rPr>
          <w:vertAlign w:val="subscript"/>
          <w:lang w:val="en-US"/>
        </w:rPr>
        <w:t>child age</w:t>
      </w:r>
      <w:r w:rsidRPr="00C56D66">
        <w:rPr>
          <w:lang w:val="en-US"/>
        </w:rPr>
        <w:t xml:space="preserve"> = 6.12 months).</w:t>
      </w:r>
      <w:r w:rsidR="009A16CD" w:rsidRPr="00C56D66">
        <w:rPr>
          <w:lang w:val="en-US"/>
        </w:rPr>
        <w:t xml:space="preserve"> </w:t>
      </w:r>
      <w:r w:rsidRPr="00C56D66">
        <w:rPr>
          <w:lang w:val="en-US"/>
        </w:rPr>
        <w:t xml:space="preserve">The project was approved by NHS Health Research Authority, National Research Ethics Service (NRES) committee and the University of </w:t>
      </w:r>
      <w:r w:rsidR="00E303F0" w:rsidRPr="00C56D66">
        <w:rPr>
          <w:lang w:val="en-US"/>
        </w:rPr>
        <w:t xml:space="preserve">Sussex </w:t>
      </w:r>
      <w:r w:rsidRPr="00C56D66">
        <w:rPr>
          <w:lang w:val="en-US"/>
        </w:rPr>
        <w:t>Science &amp; Technology Cross-schools Research Ethics Committee (CREC).</w:t>
      </w:r>
    </w:p>
    <w:p w14:paraId="64AB57E5" w14:textId="77777777" w:rsidR="00581083" w:rsidRPr="00C56D66" w:rsidRDefault="00581083" w:rsidP="0065294F">
      <w:pPr>
        <w:pStyle w:val="ThesisLevel2heading"/>
        <w:spacing w:after="0"/>
        <w:rPr>
          <w:lang w:val="en-US"/>
        </w:rPr>
      </w:pPr>
      <w:bookmarkStart w:id="3" w:name="_Toc475632232"/>
      <w:r w:rsidRPr="00C56D66">
        <w:rPr>
          <w:lang w:val="en-US"/>
        </w:rPr>
        <w:t>Measures</w:t>
      </w:r>
      <w:bookmarkEnd w:id="3"/>
    </w:p>
    <w:p w14:paraId="384BB2D7" w14:textId="0B4953F5" w:rsidR="006D0CB0" w:rsidRPr="00C56D66" w:rsidRDefault="006D0CB0" w:rsidP="006D0CB0">
      <w:pPr>
        <w:pStyle w:val="ThesisLevel2heading"/>
        <w:spacing w:after="0"/>
        <w:ind w:firstLine="720"/>
        <w:rPr>
          <w:b w:val="0"/>
          <w:lang w:val="en-US"/>
        </w:rPr>
      </w:pPr>
      <w:r w:rsidRPr="00C56D66">
        <w:rPr>
          <w:b w:val="0"/>
          <w:lang w:val="en-US"/>
        </w:rPr>
        <w:t>All measures were asked of mothers and fathers separately.</w:t>
      </w:r>
    </w:p>
    <w:p w14:paraId="1C57DE4F" w14:textId="30114C7B" w:rsidR="00581083" w:rsidRPr="00C56D66" w:rsidRDefault="00581083" w:rsidP="0065294F">
      <w:pPr>
        <w:pStyle w:val="NormalWeb"/>
        <w:shd w:val="clear" w:color="auto" w:fill="FFFFFF"/>
        <w:spacing w:before="0" w:beforeAutospacing="0" w:after="0" w:afterAutospacing="0" w:line="480" w:lineRule="auto"/>
        <w:ind w:firstLine="720"/>
        <w:textAlignment w:val="baseline"/>
        <w:rPr>
          <w:lang w:val="en-US"/>
        </w:rPr>
      </w:pPr>
      <w:bookmarkStart w:id="4" w:name="_Toc475632233"/>
      <w:r w:rsidRPr="00C56D66">
        <w:rPr>
          <w:rStyle w:val="ThesisLevel3headingChar"/>
          <w:lang w:val="en-US"/>
        </w:rPr>
        <w:t>Parenting sense of competence</w:t>
      </w:r>
      <w:bookmarkEnd w:id="4"/>
      <w:r w:rsidRPr="00C56D66">
        <w:rPr>
          <w:b/>
          <w:lang w:val="en-US"/>
        </w:rPr>
        <w:t xml:space="preserve"> </w:t>
      </w:r>
      <w:r w:rsidRPr="00C56D66">
        <w:rPr>
          <w:lang w:val="en-US"/>
        </w:rPr>
        <w:t xml:space="preserve">was measured using the 16-item Parenting Sense of Competence Scale (Gibaud-Wallston &amp; Wandersmann, 1978 cited in </w:t>
      </w:r>
      <w:r w:rsidRPr="00C56D66">
        <w:rPr>
          <w:lang w:val="en-US"/>
        </w:rPr>
        <w:fldChar w:fldCharType="begin"/>
      </w:r>
      <w:r w:rsidRPr="00C56D66">
        <w:rPr>
          <w:lang w:val="en-US"/>
        </w:rPr>
        <w:instrText xml:space="preserve"> ADDIN ZOTERO_ITEM CSL_CITATION {"citationID":"YO6Vpiqu","properties":{"formattedCitation":"(Gibaud-Wallston &amp; Wandersmann, 1978)","plainCitation":"(Gibaud-Wallston &amp; Wandersmann, 1978)"},"citationItems":[{"id":367,"uris":["http://zotero.org/users/local/w5rtj54Z/items/8AIMBWD7"],"uri":["http://zotero.org/users/local/w5rtj54Z/items/8AIMBWD7"],"itemData":{"id":367,"type":"book","title":"Development and utility of the Parenting Sense of Competence Scale","publisher":"John F. Kennedy center for research on education and human development","source":"Google Scholar","author":[{"family":"Gibaud-Wallston","given":"Jonatha"},{"family":"Wandersmann","given":"Lois Pall"}],"issued":{"date-parts":[["1978"]]}}}],"schema":"https://github.com/citation-style-language/schema/raw/master/csl-citation.json"} </w:instrText>
      </w:r>
      <w:r w:rsidRPr="00C56D66">
        <w:rPr>
          <w:lang w:val="en-US"/>
        </w:rPr>
        <w:fldChar w:fldCharType="separate"/>
      </w:r>
      <w:r w:rsidRPr="00C56D66">
        <w:rPr>
          <w:lang w:val="en-US"/>
        </w:rPr>
        <w:t>Johnston &amp; Mash, 1989)</w:t>
      </w:r>
      <w:r w:rsidRPr="00C56D66">
        <w:rPr>
          <w:lang w:val="en-US"/>
        </w:rPr>
        <w:fldChar w:fldCharType="end"/>
      </w:r>
      <w:r w:rsidRPr="00C56D66">
        <w:rPr>
          <w:lang w:val="en-US"/>
        </w:rPr>
        <w:t>.</w:t>
      </w:r>
      <w:r w:rsidR="009A16CD" w:rsidRPr="00C56D66">
        <w:rPr>
          <w:lang w:val="en-US"/>
        </w:rPr>
        <w:t xml:space="preserve"> </w:t>
      </w:r>
      <w:r w:rsidRPr="00C56D66">
        <w:rPr>
          <w:lang w:val="en-US"/>
        </w:rPr>
        <w:t>Example items include ‘I honestly believe I have all the skills necessary to be a good mother/father to my child’ and ‘Being a parent is manageable, and any problems are easily solved.’</w:t>
      </w:r>
      <w:r w:rsidR="009A16CD" w:rsidRPr="00C56D66">
        <w:rPr>
          <w:lang w:val="en-US"/>
        </w:rPr>
        <w:t xml:space="preserve"> </w:t>
      </w:r>
      <w:r w:rsidRPr="00C56D66">
        <w:rPr>
          <w:lang w:val="en-US"/>
        </w:rPr>
        <w:t>Responses were given on a 6-point scale (</w:t>
      </w:r>
      <w:r w:rsidRPr="00C56D66">
        <w:rPr>
          <w:i/>
          <w:lang w:val="en-US"/>
        </w:rPr>
        <w:t>strongly agree</w:t>
      </w:r>
      <w:r w:rsidRPr="00C56D66">
        <w:rPr>
          <w:lang w:val="en-US"/>
        </w:rPr>
        <w:t xml:space="preserve"> (coded 1) to </w:t>
      </w:r>
      <w:r w:rsidRPr="00C56D66">
        <w:rPr>
          <w:i/>
          <w:lang w:val="en-US"/>
        </w:rPr>
        <w:t>strongly disagree</w:t>
      </w:r>
      <w:r w:rsidRPr="00C56D66">
        <w:rPr>
          <w:lang w:val="en-US"/>
        </w:rPr>
        <w:t xml:space="preserve"> (6)).</w:t>
      </w:r>
      <w:r w:rsidR="009A16CD" w:rsidRPr="00C56D66">
        <w:rPr>
          <w:lang w:val="en-US"/>
        </w:rPr>
        <w:t xml:space="preserve"> </w:t>
      </w:r>
      <w:r w:rsidRPr="00C56D66">
        <w:rPr>
          <w:lang w:val="en-US"/>
        </w:rPr>
        <w:t xml:space="preserve">Positive items were reversed, and responses averaged, such that a higher score </w:t>
      </w:r>
      <w:r w:rsidRPr="00C56D66">
        <w:rPr>
          <w:lang w:val="en-US"/>
        </w:rPr>
        <w:lastRenderedPageBreak/>
        <w:t xml:space="preserve">indicated higher PSOC (mothers </w:t>
      </w:r>
      <w:r w:rsidRPr="00C56D66">
        <w:rPr>
          <w:i/>
          <w:lang w:val="en-US"/>
        </w:rPr>
        <w:t xml:space="preserve">α </w:t>
      </w:r>
      <w:r w:rsidRPr="00C56D66">
        <w:rPr>
          <w:lang w:val="en-US"/>
        </w:rPr>
        <w:t xml:space="preserve">= .82; fathers </w:t>
      </w:r>
      <w:r w:rsidRPr="00C56D66">
        <w:rPr>
          <w:i/>
          <w:lang w:val="en-US"/>
        </w:rPr>
        <w:t xml:space="preserve">α </w:t>
      </w:r>
      <w:r w:rsidRPr="00C56D66">
        <w:rPr>
          <w:lang w:val="en-US"/>
        </w:rPr>
        <w:t>= .83).</w:t>
      </w:r>
      <w:r w:rsidR="009A16CD" w:rsidRPr="00C56D66">
        <w:rPr>
          <w:lang w:val="en-US"/>
        </w:rPr>
        <w:t xml:space="preserve"> </w:t>
      </w:r>
      <w:r w:rsidRPr="00C56D66">
        <w:rPr>
          <w:lang w:val="en-US"/>
        </w:rPr>
        <w:t xml:space="preserve">The PSOC scale has been validated in a normative sample of parents with school-age children </w:t>
      </w:r>
      <w:r w:rsidRPr="00C56D66">
        <w:rPr>
          <w:lang w:val="en-US"/>
        </w:rPr>
        <w:fldChar w:fldCharType="begin"/>
      </w:r>
      <w:r w:rsidRPr="00C56D66">
        <w:rPr>
          <w:lang w:val="en-US"/>
        </w:rPr>
        <w:instrText xml:space="preserve"> ADDIN ZOTERO_ITEM CSL_CITATION {"citationID":"uuvrr4710","properties":{"formattedCitation":"(Johnston &amp; Mash, 1989)","plainCitation":"(Johnston &amp; Mash, 1989)"},"citationItems":[{"id":"pWAIOu0V/K7Tl9G99","uris":["http://zotero.org/users/local/Z4q6XaBn/items/8V7H4SK4"],"uri":["http://zotero.org/users/local/Z4q6XaBn/items/8V7H4SK4"],"itemData":{"id":"pWAIOu0V/K7Tl9G99","type":"article-journal","title":"A measure of parenting satisfaction and efficacy","container-title":"Journal of clinical child psychology","page":"167–175","volume":"18","issue":"2","source":"Google Scholar","author":[{"family":"Johnston","given":"Charlotte"},{"family":"Mash","given":"Eric J."}],"issued":{"year":1989},"page-first":"167","container-title-short":"J. Clin. Child Psychol."}}],"schema":"https://github.com/citation-style-language/schema/raw/master/csl-citation.json"} </w:instrText>
      </w:r>
      <w:r w:rsidRPr="00C56D66">
        <w:rPr>
          <w:lang w:val="en-US"/>
        </w:rPr>
        <w:fldChar w:fldCharType="separate"/>
      </w:r>
      <w:r w:rsidRPr="00C56D66">
        <w:rPr>
          <w:lang w:val="en-US"/>
        </w:rPr>
        <w:t>(Johnston &amp; Mash, 1989)</w:t>
      </w:r>
      <w:r w:rsidRPr="00C56D66">
        <w:rPr>
          <w:lang w:val="en-US"/>
        </w:rPr>
        <w:fldChar w:fldCharType="end"/>
      </w:r>
      <w:r w:rsidRPr="00C56D66">
        <w:rPr>
          <w:lang w:val="en-US"/>
        </w:rPr>
        <w:t>.</w:t>
      </w:r>
    </w:p>
    <w:p w14:paraId="71F848AC" w14:textId="27F32872" w:rsidR="00581083" w:rsidRPr="00C56D66" w:rsidRDefault="00581083" w:rsidP="0065294F">
      <w:pPr>
        <w:pStyle w:val="NormalWeb"/>
        <w:shd w:val="clear" w:color="auto" w:fill="FFFFFF"/>
        <w:spacing w:before="0" w:beforeAutospacing="0" w:after="0" w:afterAutospacing="0" w:line="480" w:lineRule="auto"/>
        <w:ind w:firstLine="720"/>
        <w:textAlignment w:val="baseline"/>
        <w:rPr>
          <w:lang w:val="en-US"/>
        </w:rPr>
      </w:pPr>
      <w:bookmarkStart w:id="5" w:name="_Toc475632234"/>
      <w:r w:rsidRPr="00C56D66">
        <w:rPr>
          <w:rStyle w:val="ThesisLevel3headingChar"/>
          <w:lang w:val="en-US"/>
        </w:rPr>
        <w:t xml:space="preserve">Child disruptive </w:t>
      </w:r>
      <w:bookmarkEnd w:id="5"/>
      <w:r w:rsidR="000A6CFD" w:rsidRPr="00C56D66">
        <w:rPr>
          <w:rStyle w:val="ThesisLevel3headingChar"/>
          <w:lang w:val="en-US"/>
        </w:rPr>
        <w:t>behavior</w:t>
      </w:r>
      <w:r w:rsidRPr="00C56D66">
        <w:rPr>
          <w:b/>
          <w:lang w:val="en-US"/>
        </w:rPr>
        <w:t xml:space="preserve"> </w:t>
      </w:r>
      <w:r w:rsidRPr="00C56D66">
        <w:rPr>
          <w:lang w:val="en-US"/>
        </w:rPr>
        <w:t xml:space="preserve">was measured using the Intensity scale of the 36-item Eyberg Child </w:t>
      </w:r>
      <w:r w:rsidR="000A6CFD" w:rsidRPr="00C56D66">
        <w:rPr>
          <w:lang w:val="en-US"/>
        </w:rPr>
        <w:t>Behavior</w:t>
      </w:r>
      <w:r w:rsidRPr="00C56D66">
        <w:rPr>
          <w:lang w:val="en-US"/>
        </w:rPr>
        <w:t xml:space="preserve"> Inventory </w:t>
      </w:r>
      <w:r w:rsidRPr="00C56D66">
        <w:rPr>
          <w:lang w:val="en-US"/>
        </w:rPr>
        <w:fldChar w:fldCharType="begin"/>
      </w:r>
      <w:r w:rsidRPr="00C56D66">
        <w:rPr>
          <w:lang w:val="en-US"/>
        </w:rPr>
        <w:instrText xml:space="preserve"> ADDIN ZOTERO_ITEM CSL_CITATION {"citationID":"a8u1ve615","properties":{"formattedCitation":"(Sheila M. Eyberg &amp; Pincus, 1999)","plainCitation":"(Sheila M. Eyberg &amp; Pincus, 1999)"},"citationItems":[{"id":15,"uris":["http://zotero.org/users/local/w5rtj54Z/items/BEIP852J"],"uri":["http://zotero.org/users/local/w5rtj54Z/items/BEIP852J"],"itemData":{"id":15,"type":"book","title":"Eyberg child behavior inventory and sutter-eyberg student behavior inventory-revised: Professional manual","publisher":"Psychological Assessment Resources","source":"Google Scholar","shortTitle":"Eyberg child behavior inventory and sutter-eyberg student behavior inventory-revised","author":[{"family":"Eyberg","given":"Sheila M."},{"family":"Pincus","given":"Donna"}],"issued":{"date-parts":[["1999"]]}}}],"schema":"https://github.com/citation-style-language/schema/raw/master/csl-citation.json"} </w:instrText>
      </w:r>
      <w:r w:rsidRPr="00C56D66">
        <w:rPr>
          <w:lang w:val="en-US"/>
        </w:rPr>
        <w:fldChar w:fldCharType="separate"/>
      </w:r>
      <w:r w:rsidRPr="00C56D66">
        <w:rPr>
          <w:lang w:val="en-US"/>
        </w:rPr>
        <w:t>(ECBI; Eyberg &amp; Pincus, 1999)</w:t>
      </w:r>
      <w:r w:rsidRPr="00C56D66">
        <w:rPr>
          <w:lang w:val="en-US"/>
        </w:rPr>
        <w:fldChar w:fldCharType="end"/>
      </w:r>
      <w:r w:rsidRPr="00C56D66">
        <w:rPr>
          <w:lang w:val="en-US"/>
        </w:rPr>
        <w:t>.</w:t>
      </w:r>
      <w:r w:rsidR="009A16CD" w:rsidRPr="00C56D66">
        <w:rPr>
          <w:lang w:val="en-US"/>
        </w:rPr>
        <w:t xml:space="preserve"> </w:t>
      </w:r>
      <w:r w:rsidRPr="00C56D66">
        <w:rPr>
          <w:lang w:val="en-US"/>
        </w:rPr>
        <w:t>Example items include, ‘acts defiant when asked to do something’ and ‘destroys toys and other objects’.</w:t>
      </w:r>
      <w:r w:rsidR="009A16CD" w:rsidRPr="00C56D66">
        <w:rPr>
          <w:lang w:val="en-US"/>
        </w:rPr>
        <w:t xml:space="preserve"> </w:t>
      </w:r>
      <w:r w:rsidRPr="00C56D66">
        <w:rPr>
          <w:lang w:val="en-US"/>
        </w:rPr>
        <w:t xml:space="preserve">For each child, mothers and fathers reported the frequency of each </w:t>
      </w:r>
      <w:r w:rsidR="000A6CFD" w:rsidRPr="00C56D66">
        <w:rPr>
          <w:lang w:val="en-US"/>
        </w:rPr>
        <w:t>behavior</w:t>
      </w:r>
      <w:r w:rsidRPr="00C56D66">
        <w:rPr>
          <w:lang w:val="en-US"/>
        </w:rPr>
        <w:t xml:space="preserve"> on a 7-point scale (</w:t>
      </w:r>
      <w:r w:rsidRPr="00C56D66">
        <w:rPr>
          <w:i/>
          <w:lang w:val="en-US"/>
        </w:rPr>
        <w:t>never</w:t>
      </w:r>
      <w:r w:rsidRPr="00C56D66">
        <w:rPr>
          <w:lang w:val="en-US"/>
        </w:rPr>
        <w:t xml:space="preserve"> (1) to </w:t>
      </w:r>
      <w:r w:rsidRPr="00C56D66">
        <w:rPr>
          <w:i/>
          <w:lang w:val="en-US"/>
        </w:rPr>
        <w:t>always</w:t>
      </w:r>
      <w:r w:rsidRPr="00C56D66">
        <w:rPr>
          <w:lang w:val="en-US"/>
        </w:rPr>
        <w:t xml:space="preserve"> (7))</w:t>
      </w:r>
      <w:r w:rsidR="00BA6B5B" w:rsidRPr="00C56D66">
        <w:rPr>
          <w:lang w:val="en-US"/>
        </w:rPr>
        <w:t xml:space="preserve"> and </w:t>
      </w:r>
      <w:r w:rsidRPr="00C56D66">
        <w:rPr>
          <w:lang w:val="en-US"/>
        </w:rPr>
        <w:t xml:space="preserve">responses </w:t>
      </w:r>
      <w:r w:rsidR="002516B7" w:rsidRPr="00C56D66">
        <w:rPr>
          <w:lang w:val="en-US"/>
        </w:rPr>
        <w:t xml:space="preserve">were </w:t>
      </w:r>
      <w:r w:rsidRPr="00C56D66">
        <w:rPr>
          <w:lang w:val="en-US"/>
        </w:rPr>
        <w:t xml:space="preserve">averaged to create a mean Intensity score (mothers </w:t>
      </w:r>
      <w:r w:rsidRPr="00C56D66">
        <w:rPr>
          <w:i/>
          <w:lang w:val="en-US"/>
        </w:rPr>
        <w:t xml:space="preserve">α </w:t>
      </w:r>
      <w:r w:rsidRPr="00C56D66">
        <w:rPr>
          <w:lang w:val="en-US"/>
        </w:rPr>
        <w:t xml:space="preserve">= .93; fathers </w:t>
      </w:r>
      <w:r w:rsidRPr="00C56D66">
        <w:rPr>
          <w:i/>
          <w:lang w:val="en-US"/>
        </w:rPr>
        <w:t xml:space="preserve">α </w:t>
      </w:r>
      <w:r w:rsidRPr="00C56D66">
        <w:rPr>
          <w:lang w:val="en-US"/>
        </w:rPr>
        <w:t>= .94) for each child</w:t>
      </w:r>
      <w:r w:rsidR="00BD07B0" w:rsidRPr="00C56D66">
        <w:rPr>
          <w:lang w:val="en-US"/>
        </w:rPr>
        <w:t>.</w:t>
      </w:r>
      <w:r w:rsidR="00E303F0" w:rsidRPr="00C56D66">
        <w:rPr>
          <w:lang w:val="en-US"/>
        </w:rPr>
        <w:t xml:space="preserve"> </w:t>
      </w:r>
      <w:r w:rsidRPr="00C56D66">
        <w:rPr>
          <w:lang w:val="en-US"/>
        </w:rPr>
        <w:t xml:space="preserve">The ECBI has demonstrated high reliability and validity across age and SES </w:t>
      </w:r>
      <w:r w:rsidRPr="00C56D66">
        <w:rPr>
          <w:lang w:val="en-US"/>
        </w:rPr>
        <w:fldChar w:fldCharType="begin"/>
      </w:r>
      <w:r w:rsidRPr="00C56D66">
        <w:rPr>
          <w:lang w:val="en-US"/>
        </w:rPr>
        <w:instrText xml:space="preserve"> ADDIN ZOTERO_ITEM CSL_CITATION {"citationID":"29t7ldvd2u","properties":{"formattedCitation":"(S. M. Eyberg, Colvin, &amp; Adams, 1999)","plainCitation":"(S. M. Eyberg, Colvin, &amp; Adams, 1999)"},"citationItems":[{"id":249,"uris":["http://zotero.org/users/local/w5rtj54Z/items/3WII8ZJ7"],"uri":["http://zotero.org/users/local/w5rtj54Z/items/3WII8ZJ7"],"itemData":{"id":249,"type":"article-journal","title":"Eyberg Child Behavior Inventory and Sutter-Eyberg School Inventory: Professional Manual","container-title":"Odessa, FL: Psychological Assessment Resources","source":"Google Scholar","shortTitle":"Eyberg Child Behavior Inventory and Sutter-Eyberg School Inventory","author":[{"family":"Eyberg","given":"S. M."},{"family":"Colvin","given":"A."},{"family":"Adams","given":"C. D."}],"issued":{"date-parts":[["1999"]]}}}],"schema":"https://github.com/citation-style-language/schema/raw/master/csl-citation.json"} </w:instrText>
      </w:r>
      <w:r w:rsidRPr="00C56D66">
        <w:rPr>
          <w:lang w:val="en-US"/>
        </w:rPr>
        <w:fldChar w:fldCharType="separate"/>
      </w:r>
      <w:r w:rsidRPr="00C56D66">
        <w:rPr>
          <w:lang w:val="en-US"/>
        </w:rPr>
        <w:t>(Eyberg, Colvin, &amp; Adams, 1999)</w:t>
      </w:r>
      <w:r w:rsidRPr="00C56D66">
        <w:rPr>
          <w:lang w:val="en-US"/>
        </w:rPr>
        <w:fldChar w:fldCharType="end"/>
      </w:r>
      <w:r w:rsidRPr="00C56D66">
        <w:rPr>
          <w:lang w:val="en-US"/>
        </w:rPr>
        <w:t>.</w:t>
      </w:r>
    </w:p>
    <w:p w14:paraId="5D08F5BA" w14:textId="29DADC8B" w:rsidR="00581083" w:rsidRPr="00C56D66" w:rsidRDefault="00581083" w:rsidP="0065294F">
      <w:pPr>
        <w:spacing w:after="0" w:line="480" w:lineRule="auto"/>
        <w:ind w:firstLine="720"/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</w:pPr>
      <w:bookmarkStart w:id="6" w:name="_Toc475632235"/>
      <w:r w:rsidRPr="00C56D66">
        <w:rPr>
          <w:rStyle w:val="ThesisLevel3headingChar"/>
          <w:lang w:val="en-US"/>
        </w:rPr>
        <w:t>Coparenting.</w:t>
      </w:r>
      <w:bookmarkEnd w:id="6"/>
      <w:r w:rsidR="009A16CD" w:rsidRPr="00C56D66">
        <w:rPr>
          <w:rFonts w:ascii="Times New Roman" w:eastAsia="Times New Roman" w:hAnsi="Times New Roman" w:cs="Times New Roman"/>
          <w:b/>
          <w:sz w:val="24"/>
          <w:szCs w:val="24"/>
          <w:lang w:val="en-US" w:eastAsia="en-GB"/>
        </w:rPr>
        <w:t xml:space="preserve"> </w:t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Perceptions of the quality of coparenting were assessed using 12 items from the Brief Measure of Coparenting </w:t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fldChar w:fldCharType="begin"/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instrText xml:space="preserve"> ADDIN ZOTERO_ITEM CSL_CITATION {"citationID":"1usPNFFW","properties":{"formattedCitation":"(Feinberg et al., 2012a)","plainCitation":"(Feinberg et al., 2012a)"},"citationItems":[{"id":7,"uris":["http://zotero.org/users/local/w5rtj54Z/items/VJPKI98P"],"uri":["http://zotero.org/users/local/w5rtj54Z/items/VJPKI98P"],"itemData":{"id":7,"type":"article-journal","title":"A multi-domain self-report measure of coparenting","container-title":"Parenting","page":"1–21","volume":"12","issue":"1","source":"Google Scholar","author":[{"family":"Feinberg","given":"Mark E."},{"family":"Brown","given":"Louis D."},{"family":"Kan","given":"Marni L."}],"issued":{"date-parts":[["2012"]]}}}],"schema":"https://github.com/citation-style-language/schema/raw/master/csl-citation.json"} </w:instrText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fldChar w:fldCharType="separate"/>
      </w:r>
      <w:r w:rsidRPr="00C56D66">
        <w:rPr>
          <w:rFonts w:ascii="Times New Roman" w:hAnsi="Times New Roman" w:cs="Times New Roman"/>
          <w:sz w:val="24"/>
          <w:lang w:val="en-US"/>
        </w:rPr>
        <w:t>(Feinberg</w:t>
      </w:r>
      <w:r w:rsidR="006A17C9" w:rsidRPr="00C56D66">
        <w:rPr>
          <w:rFonts w:ascii="Times New Roman" w:hAnsi="Times New Roman" w:cs="Times New Roman"/>
          <w:sz w:val="24"/>
          <w:lang w:val="en-US"/>
        </w:rPr>
        <w:t>, Brown, &amp; Kan</w:t>
      </w:r>
      <w:r w:rsidRPr="00C56D66">
        <w:rPr>
          <w:rFonts w:ascii="Times New Roman" w:hAnsi="Times New Roman" w:cs="Times New Roman"/>
          <w:sz w:val="24"/>
          <w:lang w:val="en-US"/>
        </w:rPr>
        <w:t>, 2012)</w:t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fldChar w:fldCharType="end"/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.</w:t>
      </w:r>
      <w:r w:rsidR="009A16CD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</w:t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Sample items include ‘My partner undermines my parenting of [child]’, and ‘My partner and I have different </w:t>
      </w:r>
      <w:r w:rsidR="00F038F4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ideas about how to raise [child</w:t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]’, to cover six core coparenting constructs (support, undermining, agreement, closeness, endorsement and division of </w:t>
      </w:r>
      <w:r w:rsidR="000A6CFD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labor</w:t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).</w:t>
      </w:r>
      <w:r w:rsidR="009A16CD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</w:t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Note that two items from the original measure, ‘How often in a typical week do you argue about your relationship or marital issues unrelated to [child] in the child’s presence?’ and ‘How often in a typical week does one or both of you say cruel or hurtful things to ea</w:t>
      </w:r>
      <w:r w:rsidR="00F038F4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ch other in front of [child</w:t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]?’ were not included because of their strong association with marital rather than coparenting constructs.</w:t>
      </w:r>
      <w:r w:rsidR="009A16CD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</w:t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Responses were given on a 7-point scale (</w:t>
      </w:r>
      <w:r w:rsidRPr="00C56D66">
        <w:rPr>
          <w:rFonts w:ascii="Times New Roman" w:eastAsia="Times New Roman" w:hAnsi="Times New Roman" w:cs="Times New Roman"/>
          <w:i/>
          <w:sz w:val="24"/>
          <w:szCs w:val="24"/>
          <w:lang w:val="en-US" w:eastAsia="en-GB"/>
        </w:rPr>
        <w:t>disagree strongly</w:t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(1) to </w:t>
      </w:r>
      <w:r w:rsidRPr="00C56D66">
        <w:rPr>
          <w:rFonts w:ascii="Times New Roman" w:eastAsia="Times New Roman" w:hAnsi="Times New Roman" w:cs="Times New Roman"/>
          <w:i/>
          <w:sz w:val="24"/>
          <w:szCs w:val="24"/>
          <w:lang w:val="en-US" w:eastAsia="en-GB"/>
        </w:rPr>
        <w:t>agree strongly</w:t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(7)).</w:t>
      </w:r>
      <w:r w:rsidR="009A16CD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</w:t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Negative items were reversed, and responses averaged, such that a higher mean score reflected higher quality coparen</w:t>
      </w:r>
      <w:r w:rsidR="002516B7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ting.</w:t>
      </w:r>
      <w:r w:rsidR="009A16CD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</w:t>
      </w:r>
      <w:r w:rsidR="002516B7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T</w:t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his was calculated for mothers (α = .83) and </w:t>
      </w:r>
      <w:r w:rsidR="00F038F4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f</w:t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or fathers (α = .80).</w:t>
      </w:r>
      <w:r w:rsidR="009A16CD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</w:t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The Brief Measure of Coparenting has shown good internal reliability, construct and convergent validity </w:t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fldChar w:fldCharType="begin"/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instrText xml:space="preserve"> ADDIN ZOTERO_ITEM CSL_CITATION {"citationID":"pmXlW3nC","properties":{"formattedCitation":"(Feinberg et al., 2012a)","plainCitation":"(Feinberg et al., 2012a)"},"citationItems":[{"id":7,"uris":["http://zotero.org/users/local/w5rtj54Z/items/VJPKI98P"],"uri":["http://zotero.org/users/local/w5rtj54Z/items/VJPKI98P"],"itemData":{"id":7,"type":"article-journal","title":"A multi-domain self-report measure of coparenting","container-title":"Parenting","page":"1–21","volume":"12","issue":"1","source":"Google Scholar","author":[{"family":"Feinberg","given":"Mark E."},{"family":"Brown","given":"Louis D."},{"family":"Kan","given":"Marni L."}],"issued":{"date-parts":[["2012"]]}}}],"schema":"https://github.com/citation-style-language/schema/raw/master/csl-citation.json"} </w:instrText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fldChar w:fldCharType="separate"/>
      </w:r>
      <w:r w:rsidRPr="00C56D66">
        <w:rPr>
          <w:rFonts w:ascii="Times New Roman" w:hAnsi="Times New Roman" w:cs="Times New Roman"/>
          <w:sz w:val="24"/>
          <w:lang w:val="en-US"/>
        </w:rPr>
        <w:t>(Feinberg et al., 2012)</w:t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fldChar w:fldCharType="end"/>
      </w: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.</w:t>
      </w:r>
    </w:p>
    <w:p w14:paraId="3BC7DB87" w14:textId="77777777" w:rsidR="00290F05" w:rsidRPr="00C56D66" w:rsidRDefault="00290F05" w:rsidP="0065294F">
      <w:pPr>
        <w:spacing w:after="0" w:line="480" w:lineRule="auto"/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  <w:bdr w:val="none" w:sz="0" w:space="0" w:color="auto" w:frame="1"/>
          <w:lang w:val="en-US" w:eastAsia="en-GB"/>
        </w:rPr>
      </w:pPr>
      <w:r w:rsidRPr="00C56D66"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  <w:bdr w:val="none" w:sz="0" w:space="0" w:color="auto" w:frame="1"/>
          <w:lang w:val="en-US" w:eastAsia="en-GB"/>
        </w:rPr>
        <w:t>Analy</w:t>
      </w:r>
      <w:r w:rsidR="00FE4728" w:rsidRPr="00C56D66"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  <w:bdr w:val="none" w:sz="0" w:space="0" w:color="auto" w:frame="1"/>
          <w:lang w:val="en-US" w:eastAsia="en-GB"/>
        </w:rPr>
        <w:t>tic</w:t>
      </w:r>
      <w:r w:rsidRPr="00C56D66">
        <w:rPr>
          <w:rFonts w:ascii="Times New Roman" w:eastAsia="Times New Roman" w:hAnsi="Times New Roman" w:cs="Times New Roman"/>
          <w:b/>
          <w:iCs/>
          <w:color w:val="000000"/>
          <w:sz w:val="24"/>
          <w:szCs w:val="24"/>
          <w:bdr w:val="none" w:sz="0" w:space="0" w:color="auto" w:frame="1"/>
          <w:lang w:val="en-US" w:eastAsia="en-GB"/>
        </w:rPr>
        <w:t xml:space="preserve"> Strategy</w:t>
      </w:r>
    </w:p>
    <w:p w14:paraId="3B94BDF2" w14:textId="1CF13E5B" w:rsidR="0065294F" w:rsidRPr="00C56D66" w:rsidRDefault="00290F05" w:rsidP="0065294F">
      <w:pPr>
        <w:widowControl w:val="0"/>
        <w:autoSpaceDE w:val="0"/>
        <w:autoSpaceDN w:val="0"/>
        <w:adjustRightInd w:val="0"/>
        <w:spacing w:after="0" w:line="480" w:lineRule="auto"/>
        <w:ind w:firstLine="720"/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</w:pPr>
      <w:r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We used </w:t>
      </w:r>
      <w:r w:rsidR="008C4A3E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a </w:t>
      </w:r>
      <w:r w:rsidR="00CC78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dyadic multilevel </w:t>
      </w:r>
      <w:r w:rsidR="000A6CFD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generalized</w:t>
      </w:r>
      <w:r w:rsidR="0027693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estimating equation (</w:t>
      </w:r>
      <w:r w:rsidR="00CC78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GEE</w:t>
      </w:r>
      <w:r w:rsidR="0027693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)</w:t>
      </w:r>
      <w:r w:rsidR="00CC78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</w:t>
      </w:r>
      <w:r w:rsidR="008C4A3E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framework </w:t>
      </w:r>
      <w:r w:rsidR="00CC78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to </w:t>
      </w:r>
      <w:r w:rsidR="00CC78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lastRenderedPageBreak/>
        <w:t>a</w:t>
      </w:r>
      <w:r w:rsidR="006D391B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ccount</w:t>
      </w:r>
      <w:r w:rsidR="00C52349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for the nested nature of the</w:t>
      </w:r>
      <w:r w:rsidR="00CC78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se family</w:t>
      </w:r>
      <w:r w:rsidR="00C52349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data and</w:t>
      </w:r>
      <w:r w:rsidR="00912CFF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to </w:t>
      </w:r>
      <w:r w:rsidR="00504128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test a series of models</w:t>
      </w:r>
      <w:r w:rsidR="00C52349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.</w:t>
      </w:r>
      <w:r w:rsidR="00D46DA9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In li</w:t>
      </w:r>
      <w:r w:rsidR="006D0CB0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ne with the aims of the study, </w:t>
      </w:r>
      <w:r w:rsidR="002D345C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separate </w:t>
      </w:r>
      <w:r w:rsidR="006D0CB0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variables to reflect mothers’ and fathers’ perceptions of </w:t>
      </w:r>
      <w:r w:rsidR="00D46DA9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the </w:t>
      </w:r>
      <w:r w:rsidR="006E1FB0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overall </w:t>
      </w:r>
      <w:r w:rsidR="00D46DA9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level of child disruptive behavior w</w:t>
      </w:r>
      <w:r w:rsidR="006D0CB0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ere</w:t>
      </w:r>
      <w:r w:rsidR="00D46DA9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created by calculating average</w:t>
      </w:r>
      <w:r w:rsidR="006D0CB0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s</w:t>
      </w:r>
      <w:r w:rsidR="00D46DA9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across the twins for mother- and father-report</w:t>
      </w:r>
      <w:r w:rsidR="006D0CB0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s</w:t>
      </w:r>
      <w:r w:rsidR="00D46DA9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(within twin-pair </w:t>
      </w:r>
      <w:r w:rsidR="00D46DA9" w:rsidRPr="00C56D66">
        <w:rPr>
          <w:rFonts w:ascii="Times New Roman" w:eastAsia="Times New Roman" w:hAnsi="Times New Roman" w:cs="Times New Roman"/>
          <w:i/>
          <w:sz w:val="24"/>
          <w:szCs w:val="24"/>
          <w:lang w:val="en-US" w:eastAsia="en-GB"/>
        </w:rPr>
        <w:t>r</w:t>
      </w:r>
      <w:r w:rsidR="00D46DA9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= .84 for mother-report and </w:t>
      </w:r>
      <w:r w:rsidR="00D46DA9" w:rsidRPr="00C56D66">
        <w:rPr>
          <w:rFonts w:ascii="Times New Roman" w:eastAsia="Times New Roman" w:hAnsi="Times New Roman" w:cs="Times New Roman"/>
          <w:i/>
          <w:sz w:val="24"/>
          <w:szCs w:val="24"/>
          <w:lang w:val="en-US" w:eastAsia="en-GB"/>
        </w:rPr>
        <w:t>r</w:t>
      </w:r>
      <w:r w:rsidR="00D46DA9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= .80 for father-report).</w:t>
      </w:r>
      <w:r w:rsidR="001C43A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Since </w:t>
      </w:r>
      <w:r w:rsidR="007F2C14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t</w:t>
      </w:r>
      <w:r w:rsidR="001C43A6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here were no mean level differences between MZ and DZ twins (mother-report: </w:t>
      </w:r>
      <w:r w:rsidR="00E15A0D" w:rsidRPr="00C56D6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t</w:t>
      </w:r>
      <w:r w:rsidR="001C43A6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(102) = -.19, </w:t>
      </w:r>
      <w:r w:rsidR="001C43A6" w:rsidRPr="00C56D6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p</w:t>
      </w:r>
      <w:r w:rsidR="001C43A6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=.853; father-report: </w:t>
      </w:r>
      <w:r w:rsidR="00E15A0D" w:rsidRPr="00C56D6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t</w:t>
      </w:r>
      <w:r w:rsidR="001C43A6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(100) = -1.29, </w:t>
      </w:r>
      <w:r w:rsidR="001C43A6" w:rsidRPr="00C56D66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>p</w:t>
      </w:r>
      <w:r w:rsidR="001C43A6" w:rsidRPr="00C56D6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=.202), zygosity was not included in the model. </w:t>
      </w:r>
      <w:r w:rsidR="00CC78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A dummy variable indicating parent gender was created to identify mother- and father-reports</w:t>
      </w:r>
      <w:r w:rsidR="006D0CB0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of all variables. A</w:t>
      </w:r>
      <w:r w:rsidR="00C04872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ll variables were standardized</w:t>
      </w:r>
      <w:r w:rsidR="006D0CB0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. </w:t>
      </w:r>
      <w:r w:rsidR="002516B7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T</w:t>
      </w:r>
      <w:r w:rsidR="00CC78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he first model tested for main effects of </w:t>
      </w:r>
      <w:r w:rsidR="00304A87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parent gender, </w:t>
      </w:r>
      <w:r w:rsidR="00CC78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coparenting</w:t>
      </w:r>
      <w:r w:rsidR="00304A87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and </w:t>
      </w:r>
      <w:r w:rsidR="00CC78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child disruptive </w:t>
      </w:r>
      <w:r w:rsidR="000A6CFD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behavior</w:t>
      </w:r>
      <w:r w:rsidR="00CC78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on PSOC.</w:t>
      </w:r>
      <w:r w:rsidR="009A16CD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</w:t>
      </w:r>
      <w:r w:rsidR="00CC78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The second m</w:t>
      </w:r>
      <w:r w:rsidR="00F54C78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odel additionally included the Coparenting x C</w:t>
      </w:r>
      <w:r w:rsidR="00D2327D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hild Di</w:t>
      </w:r>
      <w:r w:rsidR="00CC78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sruptive </w:t>
      </w:r>
      <w:r w:rsidR="00D2327D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B</w:t>
      </w:r>
      <w:r w:rsidR="000A6CFD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ehavior</w:t>
      </w:r>
      <w:r w:rsidR="00CC78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interaction.</w:t>
      </w:r>
      <w:r w:rsidR="009A16CD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</w:t>
      </w:r>
      <w:r w:rsidR="00CC78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We then </w:t>
      </w:r>
      <w:r w:rsidR="009E06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included interactions with parent gender </w:t>
      </w:r>
      <w:r w:rsidR="00ED7B2E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(</w:t>
      </w:r>
      <w:r w:rsidR="00F54C78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C</w:t>
      </w:r>
      <w:r w:rsidR="00ED7B2E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hild </w:t>
      </w:r>
      <w:r w:rsidR="001376B3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D</w:t>
      </w:r>
      <w:r w:rsidR="00ED7B2E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isruptive </w:t>
      </w:r>
      <w:r w:rsidR="001376B3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B</w:t>
      </w:r>
      <w:r w:rsidR="000A6CFD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ehavior</w:t>
      </w:r>
      <w:r w:rsidR="00F54C78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x P</w:t>
      </w:r>
      <w:r w:rsidR="00ED7B2E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arent </w:t>
      </w:r>
      <w:r w:rsidR="001376B3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G</w:t>
      </w:r>
      <w:r w:rsidR="00ED7B2E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ender, </w:t>
      </w:r>
      <w:r w:rsidR="00F54C78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C</w:t>
      </w:r>
      <w:r w:rsidR="00ED7B2E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oparenting</w:t>
      </w:r>
      <w:r w:rsidR="00F54C78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x P</w:t>
      </w:r>
      <w:r w:rsidR="00ED7B2E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arent </w:t>
      </w:r>
      <w:r w:rsidR="001376B3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G</w:t>
      </w:r>
      <w:r w:rsidR="00ED7B2E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ender, and a three-way interaction term: </w:t>
      </w:r>
      <w:r w:rsidR="00F54C78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C</w:t>
      </w:r>
      <w:r w:rsidR="00ED7B2E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hild </w:t>
      </w:r>
      <w:r w:rsidR="001376B3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D</w:t>
      </w:r>
      <w:r w:rsidR="00ED7B2E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isruptive </w:t>
      </w:r>
      <w:r w:rsidR="001376B3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B</w:t>
      </w:r>
      <w:r w:rsidR="000A6CFD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ehavior</w:t>
      </w:r>
      <w:r w:rsidR="00F54C78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x C</w:t>
      </w:r>
      <w:r w:rsidR="00ED7B2E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oparenting</w:t>
      </w:r>
      <w:r w:rsidR="00F54C78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x P</w:t>
      </w:r>
      <w:r w:rsidR="003429C0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arent G</w:t>
      </w:r>
      <w:r w:rsidR="00ED7B2E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ender) </w:t>
      </w:r>
      <w:r w:rsidR="009E06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to test whether these effects were different for mothers and fathers.</w:t>
      </w:r>
      <w:r w:rsidR="009A16CD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</w:t>
      </w:r>
      <w:r w:rsidR="009E06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These </w:t>
      </w:r>
      <w:r w:rsidR="008C5E15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interactions </w:t>
      </w:r>
      <w:r w:rsidR="009E06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did not reach statistical significance and were </w:t>
      </w:r>
      <w:r w:rsidR="008C5E15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therefore </w:t>
      </w:r>
      <w:r w:rsidR="009E06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not included in the final model.</w:t>
      </w:r>
      <w:r w:rsidR="009A16CD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</w:t>
      </w:r>
      <w:r w:rsidR="00CC78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SPSS Version 22 was used with </w:t>
      </w:r>
      <w:r w:rsidR="00EC1E8E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r</w:t>
      </w:r>
      <w:r w:rsidR="00F54C78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obust </w:t>
      </w:r>
      <w:r w:rsidR="00CC7816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Full Maximum Likelihood estimation which is robust to missing data and non-normality.</w:t>
      </w:r>
      <w:r w:rsidR="00E14E8E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 </w:t>
      </w:r>
      <w:bookmarkStart w:id="7" w:name="_Toc475632236"/>
    </w:p>
    <w:p w14:paraId="412F41FD" w14:textId="5447B3F2" w:rsidR="00581083" w:rsidRPr="00C56D66" w:rsidRDefault="00581083" w:rsidP="0065294F">
      <w:pPr>
        <w:widowControl w:val="0"/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b/>
          <w:sz w:val="24"/>
          <w:szCs w:val="24"/>
          <w:lang w:val="en-US"/>
        </w:rPr>
        <w:t>Results</w:t>
      </w:r>
      <w:bookmarkEnd w:id="7"/>
    </w:p>
    <w:p w14:paraId="4D036159" w14:textId="7FF07403" w:rsidR="00581083" w:rsidRPr="00C56D66" w:rsidRDefault="00581083" w:rsidP="006A5050">
      <w:pPr>
        <w:pStyle w:val="CommentText"/>
        <w:spacing w:line="480" w:lineRule="auto"/>
        <w:ind w:firstLine="720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56D66">
        <w:rPr>
          <w:rFonts w:ascii="Times New Roman" w:hAnsi="Times New Roman" w:cs="Times New Roman"/>
          <w:sz w:val="24"/>
          <w:szCs w:val="24"/>
        </w:rPr>
        <w:t xml:space="preserve">Table </w:t>
      </w:r>
      <w:r w:rsidR="00ED7B2E" w:rsidRPr="00C56D66">
        <w:rPr>
          <w:rFonts w:ascii="Times New Roman" w:hAnsi="Times New Roman" w:cs="Times New Roman"/>
          <w:sz w:val="24"/>
          <w:szCs w:val="24"/>
        </w:rPr>
        <w:t xml:space="preserve">1 </w:t>
      </w:r>
      <w:r w:rsidRPr="00C56D66">
        <w:rPr>
          <w:rFonts w:ascii="Times New Roman" w:hAnsi="Times New Roman" w:cs="Times New Roman"/>
          <w:sz w:val="24"/>
          <w:szCs w:val="24"/>
        </w:rPr>
        <w:t>presents descriptive statistics and correlations for all study variables.</w:t>
      </w:r>
      <w:r w:rsidR="006A5050" w:rsidRPr="00C56D66">
        <w:rPr>
          <w:rFonts w:ascii="Times New Roman" w:hAnsi="Times New Roman" w:cs="Times New Roman"/>
          <w:sz w:val="24"/>
          <w:szCs w:val="24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</w:rPr>
        <w:t xml:space="preserve">Paired </w:t>
      </w:r>
      <w:r w:rsidRPr="00C56D66">
        <w:rPr>
          <w:rFonts w:ascii="Times New Roman" w:hAnsi="Times New Roman" w:cs="Times New Roman"/>
          <w:i/>
          <w:sz w:val="24"/>
          <w:szCs w:val="24"/>
        </w:rPr>
        <w:t>t</w:t>
      </w:r>
      <w:r w:rsidRPr="00C56D66">
        <w:rPr>
          <w:rFonts w:ascii="Times New Roman" w:hAnsi="Times New Roman" w:cs="Times New Roman"/>
          <w:sz w:val="24"/>
          <w:szCs w:val="24"/>
        </w:rPr>
        <w:t xml:space="preserve">-tests revealed no </w:t>
      </w:r>
      <w:r w:rsidR="002840AF" w:rsidRPr="00C56D66">
        <w:rPr>
          <w:rFonts w:ascii="Times New Roman" w:hAnsi="Times New Roman" w:cs="Times New Roman"/>
          <w:sz w:val="24"/>
          <w:szCs w:val="24"/>
        </w:rPr>
        <w:t xml:space="preserve">mean level </w:t>
      </w:r>
      <w:r w:rsidRPr="00C56D66">
        <w:rPr>
          <w:rFonts w:ascii="Times New Roman" w:hAnsi="Times New Roman" w:cs="Times New Roman"/>
          <w:sz w:val="24"/>
          <w:szCs w:val="24"/>
        </w:rPr>
        <w:t xml:space="preserve">differences in </w:t>
      </w:r>
      <w:r w:rsidR="002840AF" w:rsidRPr="00C56D66">
        <w:rPr>
          <w:rFonts w:ascii="Times New Roman" w:hAnsi="Times New Roman" w:cs="Times New Roman"/>
          <w:sz w:val="24"/>
          <w:szCs w:val="24"/>
        </w:rPr>
        <w:t xml:space="preserve">mothers’ and fathers’ </w:t>
      </w:r>
      <w:r w:rsidRPr="00C56D66">
        <w:rPr>
          <w:rFonts w:ascii="Times New Roman" w:hAnsi="Times New Roman" w:cs="Times New Roman"/>
          <w:sz w:val="24"/>
          <w:szCs w:val="24"/>
        </w:rPr>
        <w:t>reports of PSOC (</w:t>
      </w:r>
      <w:r w:rsidRPr="00C56D66">
        <w:rPr>
          <w:rFonts w:ascii="Times New Roman" w:hAnsi="Times New Roman" w:cs="Times New Roman"/>
          <w:i/>
          <w:sz w:val="24"/>
          <w:szCs w:val="24"/>
        </w:rPr>
        <w:t>t</w:t>
      </w:r>
      <w:r w:rsidRPr="00C56D66">
        <w:rPr>
          <w:rFonts w:ascii="Times New Roman" w:hAnsi="Times New Roman" w:cs="Times New Roman"/>
          <w:sz w:val="24"/>
          <w:szCs w:val="24"/>
        </w:rPr>
        <w:t xml:space="preserve">(103)= 1.26, </w:t>
      </w:r>
      <w:r w:rsidRPr="00C56D66">
        <w:rPr>
          <w:rFonts w:ascii="Times New Roman" w:hAnsi="Times New Roman" w:cs="Times New Roman"/>
          <w:i/>
          <w:sz w:val="24"/>
          <w:szCs w:val="24"/>
        </w:rPr>
        <w:t>p</w:t>
      </w:r>
      <w:r w:rsidRPr="00C56D66">
        <w:rPr>
          <w:rFonts w:ascii="Times New Roman" w:hAnsi="Times New Roman" w:cs="Times New Roman"/>
          <w:sz w:val="24"/>
          <w:szCs w:val="24"/>
        </w:rPr>
        <w:t xml:space="preserve">=.212), child disruptive </w:t>
      </w:r>
      <w:r w:rsidR="000A6CFD" w:rsidRPr="00C56D66">
        <w:rPr>
          <w:rFonts w:ascii="Times New Roman" w:hAnsi="Times New Roman" w:cs="Times New Roman"/>
          <w:sz w:val="24"/>
          <w:szCs w:val="24"/>
        </w:rPr>
        <w:t>behavior</w:t>
      </w:r>
      <w:r w:rsidRPr="00C56D66">
        <w:rPr>
          <w:rFonts w:ascii="Times New Roman" w:hAnsi="Times New Roman" w:cs="Times New Roman"/>
          <w:sz w:val="24"/>
          <w:szCs w:val="24"/>
        </w:rPr>
        <w:t xml:space="preserve"> (</w:t>
      </w:r>
      <w:r w:rsidRPr="00C56D66">
        <w:rPr>
          <w:rFonts w:ascii="Times New Roman" w:hAnsi="Times New Roman" w:cs="Times New Roman"/>
          <w:i/>
          <w:sz w:val="24"/>
          <w:szCs w:val="24"/>
        </w:rPr>
        <w:t>t</w:t>
      </w:r>
      <w:r w:rsidRPr="00C56D66">
        <w:rPr>
          <w:rFonts w:ascii="Times New Roman" w:hAnsi="Times New Roman" w:cs="Times New Roman"/>
          <w:sz w:val="24"/>
          <w:szCs w:val="24"/>
        </w:rPr>
        <w:t xml:space="preserve">(105)=-1.42, </w:t>
      </w:r>
      <w:r w:rsidRPr="00C56D66">
        <w:rPr>
          <w:rFonts w:ascii="Times New Roman" w:hAnsi="Times New Roman" w:cs="Times New Roman"/>
          <w:i/>
          <w:sz w:val="24"/>
          <w:szCs w:val="24"/>
        </w:rPr>
        <w:t>p</w:t>
      </w:r>
      <w:r w:rsidRPr="00C56D66">
        <w:rPr>
          <w:rFonts w:ascii="Times New Roman" w:hAnsi="Times New Roman" w:cs="Times New Roman"/>
          <w:sz w:val="24"/>
          <w:szCs w:val="24"/>
        </w:rPr>
        <w:t>=.158) or coparenting (</w:t>
      </w:r>
      <w:r w:rsidRPr="00C56D66">
        <w:rPr>
          <w:rFonts w:ascii="Times New Roman" w:hAnsi="Times New Roman" w:cs="Times New Roman"/>
          <w:i/>
          <w:sz w:val="24"/>
          <w:szCs w:val="24"/>
        </w:rPr>
        <w:t>t</w:t>
      </w:r>
      <w:r w:rsidRPr="00C56D66">
        <w:rPr>
          <w:rFonts w:ascii="Times New Roman" w:hAnsi="Times New Roman" w:cs="Times New Roman"/>
          <w:sz w:val="24"/>
          <w:szCs w:val="24"/>
        </w:rPr>
        <w:t xml:space="preserve">(105) = -0.64, </w:t>
      </w:r>
      <w:r w:rsidRPr="00C56D66">
        <w:rPr>
          <w:rFonts w:ascii="Times New Roman" w:hAnsi="Times New Roman" w:cs="Times New Roman"/>
          <w:i/>
          <w:sz w:val="24"/>
          <w:szCs w:val="24"/>
        </w:rPr>
        <w:t>p</w:t>
      </w:r>
      <w:r w:rsidRPr="00C56D66">
        <w:rPr>
          <w:rFonts w:ascii="Times New Roman" w:hAnsi="Times New Roman" w:cs="Times New Roman"/>
          <w:sz w:val="24"/>
          <w:szCs w:val="24"/>
        </w:rPr>
        <w:t>=.527).</w:t>
      </w:r>
      <w:r w:rsidR="009A16CD" w:rsidRPr="00C56D66">
        <w:rPr>
          <w:rFonts w:ascii="Times New Roman" w:hAnsi="Times New Roman" w:cs="Times New Roman"/>
          <w:sz w:val="24"/>
          <w:szCs w:val="24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</w:rPr>
        <w:t>Correlations</w:t>
      </w:r>
      <w:r w:rsidR="00F9451D" w:rsidRPr="00C56D66">
        <w:rPr>
          <w:rFonts w:ascii="Times New Roman" w:hAnsi="Times New Roman" w:cs="Times New Roman"/>
          <w:sz w:val="24"/>
          <w:szCs w:val="24"/>
        </w:rPr>
        <w:t xml:space="preserve"> between all measures are also shown in </w:t>
      </w:r>
      <w:r w:rsidRPr="00C56D66">
        <w:rPr>
          <w:rFonts w:ascii="Times New Roman" w:hAnsi="Times New Roman" w:cs="Times New Roman"/>
          <w:sz w:val="24"/>
          <w:szCs w:val="24"/>
        </w:rPr>
        <w:t xml:space="preserve">Table </w:t>
      </w:r>
      <w:r w:rsidR="00F9451D" w:rsidRPr="00C56D66">
        <w:rPr>
          <w:rFonts w:ascii="Times New Roman" w:hAnsi="Times New Roman" w:cs="Times New Roman"/>
          <w:sz w:val="24"/>
          <w:szCs w:val="24"/>
        </w:rPr>
        <w:t>1</w:t>
      </w:r>
      <w:r w:rsidR="00C80E5A" w:rsidRPr="00C56D66">
        <w:rPr>
          <w:rFonts w:ascii="Times New Roman" w:hAnsi="Times New Roman" w:cs="Times New Roman"/>
          <w:sz w:val="24"/>
          <w:szCs w:val="24"/>
        </w:rPr>
        <w:t>.</w:t>
      </w:r>
    </w:p>
    <w:p w14:paraId="15BA7664" w14:textId="77777777" w:rsidR="0032137A" w:rsidRPr="00C56D66" w:rsidRDefault="0032137A" w:rsidP="0065294F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sz w:val="24"/>
          <w:szCs w:val="24"/>
          <w:lang w:val="en-US"/>
        </w:rPr>
        <w:t>--Insert</w:t>
      </w:r>
      <w:r w:rsidR="00347836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Table 1 about here--</w:t>
      </w:r>
    </w:p>
    <w:p w14:paraId="2D5C92C0" w14:textId="2153A2D7" w:rsidR="00347836" w:rsidRPr="00C56D66" w:rsidRDefault="009B6C98" w:rsidP="0065294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able 2 presents the results of the </w:t>
      </w:r>
      <w:bookmarkStart w:id="8" w:name="_Toc475632239"/>
      <w:r w:rsidR="007413CE" w:rsidRPr="00C56D66">
        <w:rPr>
          <w:rFonts w:ascii="Times New Roman" w:hAnsi="Times New Roman" w:cs="Times New Roman"/>
          <w:sz w:val="24"/>
          <w:szCs w:val="24"/>
          <w:lang w:val="en-US"/>
        </w:rPr>
        <w:t>dyadic multilevel analyses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45CFE" w:rsidRPr="00C56D66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126860" w:rsidRPr="00C56D66">
        <w:rPr>
          <w:rFonts w:ascii="Times New Roman" w:hAnsi="Times New Roman" w:cs="Times New Roman"/>
          <w:sz w:val="24"/>
          <w:szCs w:val="24"/>
          <w:lang w:val="en-US"/>
        </w:rPr>
        <w:t>ccount</w:t>
      </w:r>
      <w:r w:rsidR="00445CF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ing for </w:t>
      </w:r>
      <w:r w:rsidR="00126860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parent gender, </w:t>
      </w:r>
      <w:r w:rsidR="00445CF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Model </w:t>
      </w:r>
      <w:r w:rsidR="008C5E15" w:rsidRPr="00C56D66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445CF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26860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revealed significant main effects </w:t>
      </w:r>
      <w:r w:rsidR="00986B6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bookmarkEnd w:id="8"/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child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25A3F" w:rsidRPr="00C56D66">
        <w:rPr>
          <w:rFonts w:ascii="Times New Roman" w:hAnsi="Times New Roman" w:cs="Times New Roman"/>
          <w:sz w:val="24"/>
          <w:szCs w:val="24"/>
          <w:lang w:val="en-US"/>
        </w:rPr>
        <w:t>and coparenting</w:t>
      </w:r>
      <w:r w:rsidR="002A1CF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on PSO</w:t>
      </w:r>
      <w:r w:rsidR="007413CE" w:rsidRPr="00C56D66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A50D59" w:rsidRPr="00C56D66">
        <w:rPr>
          <w:rFonts w:ascii="Times New Roman" w:hAnsi="Times New Roman" w:cs="Times New Roman"/>
          <w:sz w:val="24"/>
          <w:szCs w:val="24"/>
          <w:lang w:val="en-US"/>
        </w:rPr>
        <w:t>, explaining 23.7% of the variance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In line with the simple correlations, </w:t>
      </w:r>
      <w:r w:rsidR="002A1CF3" w:rsidRPr="00C56D66">
        <w:rPr>
          <w:rFonts w:ascii="Times New Roman" w:hAnsi="Times New Roman" w:cs="Times New Roman"/>
          <w:sz w:val="24"/>
          <w:szCs w:val="24"/>
          <w:lang w:val="en-US"/>
        </w:rPr>
        <w:lastRenderedPageBreak/>
        <w:t>parents</w:t>
      </w:r>
      <w:r w:rsidR="00986B6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who 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>reported their children to have higher</w:t>
      </w:r>
      <w:r w:rsidR="002A1CF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levels of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="00986B6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>reported lower PSOC</w:t>
      </w:r>
      <w:r w:rsidR="00625A3F" w:rsidRPr="00C56D66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840AF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and p</w:t>
      </w:r>
      <w:r w:rsidR="00986B6E" w:rsidRPr="00C56D66">
        <w:rPr>
          <w:rFonts w:ascii="Times New Roman" w:hAnsi="Times New Roman" w:cs="Times New Roman"/>
          <w:sz w:val="24"/>
          <w:szCs w:val="24"/>
          <w:lang w:val="en-US"/>
        </w:rPr>
        <w:t>arents who perceived the quality of their coparenting to be high reported higher levels of PSOC</w:t>
      </w:r>
      <w:r w:rsidR="002840AF"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840AF" w:rsidRPr="00C56D66">
        <w:rPr>
          <w:rFonts w:ascii="Times New Roman" w:hAnsi="Times New Roman" w:cs="Times New Roman"/>
          <w:sz w:val="24"/>
          <w:szCs w:val="24"/>
          <w:lang w:val="en-US"/>
        </w:rPr>
        <w:t>In additi</w:t>
      </w:r>
      <w:r w:rsidR="00445CFE" w:rsidRPr="00C56D66">
        <w:rPr>
          <w:rFonts w:ascii="Times New Roman" w:hAnsi="Times New Roman" w:cs="Times New Roman"/>
          <w:sz w:val="24"/>
          <w:szCs w:val="24"/>
          <w:lang w:val="en-US"/>
        </w:rPr>
        <w:t>on</w:t>
      </w:r>
      <w:r w:rsidR="007413C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to these main effects</w:t>
      </w:r>
      <w:r w:rsidR="002A1CF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445CF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986B6E" w:rsidRPr="00C56D66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>nteraction between perception</w:t>
      </w:r>
      <w:r w:rsidR="00986B6E" w:rsidRPr="00C56D6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986B6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child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="00986B6E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and coparenting </w:t>
      </w:r>
      <w:r w:rsidR="00D72415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2A1CF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also </w:t>
      </w:r>
      <w:r w:rsidR="00D72415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significantly 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>associat</w:t>
      </w:r>
      <w:r w:rsidR="00D72415" w:rsidRPr="00C56D66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126860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>with PSOC</w:t>
      </w:r>
      <w:r w:rsidR="002A1CF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(Model 2</w:t>
      </w:r>
      <w:r w:rsidR="00445CFE" w:rsidRPr="00C56D66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A50D59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and explained an additional 3.5% of the variance.</w:t>
      </w:r>
    </w:p>
    <w:p w14:paraId="5376A0F9" w14:textId="77777777" w:rsidR="00347836" w:rsidRPr="00C56D66" w:rsidRDefault="00347836" w:rsidP="0065294F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sz w:val="24"/>
          <w:szCs w:val="24"/>
          <w:lang w:val="en-US"/>
        </w:rPr>
        <w:t>--Insert Table 2 about here--</w:t>
      </w:r>
    </w:p>
    <w:p w14:paraId="090A4667" w14:textId="2DB48485" w:rsidR="00581083" w:rsidRPr="00C56D66" w:rsidRDefault="00445CFE" w:rsidP="0065294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4C63AF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best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illustrate this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interaction we plotted simple slopes of the association between children’s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and PSOC at low (-1 </w:t>
      </w:r>
      <w:r w:rsidR="00581083" w:rsidRPr="00C56D66">
        <w:rPr>
          <w:rFonts w:ascii="Times New Roman" w:hAnsi="Times New Roman" w:cs="Times New Roman"/>
          <w:i/>
          <w:sz w:val="24"/>
          <w:szCs w:val="24"/>
          <w:lang w:val="en-US"/>
        </w:rPr>
        <w:t>SD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), mean, and high (+1 </w:t>
      </w:r>
      <w:r w:rsidR="00581083" w:rsidRPr="00C56D66">
        <w:rPr>
          <w:rFonts w:ascii="Times New Roman" w:hAnsi="Times New Roman" w:cs="Times New Roman"/>
          <w:i/>
          <w:sz w:val="24"/>
          <w:szCs w:val="24"/>
          <w:lang w:val="en-US"/>
        </w:rPr>
        <w:t>SD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>) levels of coparenting (F</w:t>
      </w:r>
      <w:r w:rsidR="002A1CF3" w:rsidRPr="00C56D66">
        <w:rPr>
          <w:rFonts w:ascii="Times New Roman" w:hAnsi="Times New Roman" w:cs="Times New Roman"/>
          <w:sz w:val="24"/>
          <w:szCs w:val="24"/>
          <w:lang w:val="en-US"/>
        </w:rPr>
        <w:t>ig</w:t>
      </w:r>
      <w:r w:rsidR="005A056E"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A1CF3" w:rsidRPr="00C56D66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A7435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inverse relationship between child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="00A7435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and PSOC weakened as the quality of coparenting </w:t>
      </w:r>
      <w:r w:rsidR="00265FF8" w:rsidRPr="00C56D66">
        <w:rPr>
          <w:rFonts w:ascii="Times New Roman" w:hAnsi="Times New Roman" w:cs="Times New Roman"/>
          <w:sz w:val="24"/>
          <w:szCs w:val="24"/>
          <w:lang w:val="en-US"/>
        </w:rPr>
        <w:t>increased</w:t>
      </w:r>
      <w:r w:rsidR="00A7435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(-1</w:t>
      </w:r>
      <w:r w:rsidR="002516B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74354" w:rsidRPr="00C56D66">
        <w:rPr>
          <w:rFonts w:ascii="Times New Roman" w:hAnsi="Times New Roman" w:cs="Times New Roman"/>
          <w:i/>
          <w:sz w:val="24"/>
          <w:szCs w:val="24"/>
          <w:lang w:val="en-US"/>
        </w:rPr>
        <w:t>SD</w:t>
      </w:r>
      <w:r w:rsidR="00A7435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="00581083" w:rsidRPr="00C56D66">
        <w:rPr>
          <w:rFonts w:ascii="Times New Roman" w:hAnsi="Times New Roman" w:cs="Times New Roman"/>
          <w:i/>
          <w:sz w:val="24"/>
          <w:szCs w:val="24"/>
          <w:lang w:val="en-US"/>
        </w:rPr>
        <w:t>b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=-.5</w:t>
      </w:r>
      <w:r w:rsidR="00960249" w:rsidRPr="00C56D66">
        <w:rPr>
          <w:rFonts w:ascii="Times New Roman" w:hAnsi="Times New Roman" w:cs="Times New Roman"/>
          <w:sz w:val="24"/>
          <w:szCs w:val="24"/>
          <w:lang w:val="en-US"/>
        </w:rPr>
        <w:t>9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581083" w:rsidRPr="00C56D66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>=-</w:t>
      </w:r>
      <w:r w:rsidR="00960249" w:rsidRPr="00C56D66">
        <w:rPr>
          <w:rFonts w:ascii="Times New Roman" w:hAnsi="Times New Roman" w:cs="Times New Roman"/>
          <w:sz w:val="24"/>
          <w:szCs w:val="24"/>
          <w:lang w:val="en-US"/>
        </w:rPr>
        <w:t>7.24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581083" w:rsidRPr="00C56D66">
        <w:rPr>
          <w:rFonts w:ascii="Times New Roman" w:hAnsi="Times New Roman" w:cs="Times New Roman"/>
          <w:i/>
          <w:sz w:val="24"/>
          <w:szCs w:val="24"/>
          <w:lang w:val="en-US"/>
        </w:rPr>
        <w:t xml:space="preserve">p 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>&lt;.001</w:t>
      </w:r>
      <w:r w:rsidR="00A7435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C131D6" w:rsidRPr="00C56D66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A7435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ean: </w:t>
      </w:r>
      <w:r w:rsidR="00581083" w:rsidRPr="00C56D66">
        <w:rPr>
          <w:rFonts w:ascii="Times New Roman" w:hAnsi="Times New Roman" w:cs="Times New Roman"/>
          <w:i/>
          <w:sz w:val="24"/>
          <w:szCs w:val="24"/>
          <w:lang w:val="en-US"/>
        </w:rPr>
        <w:t>b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= -.4</w:t>
      </w:r>
      <w:r w:rsidR="0032137A" w:rsidRPr="00C56D66">
        <w:rPr>
          <w:rFonts w:ascii="Times New Roman" w:hAnsi="Times New Roman" w:cs="Times New Roman"/>
          <w:sz w:val="24"/>
          <w:szCs w:val="24"/>
          <w:lang w:val="en-US"/>
        </w:rPr>
        <w:t>0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581083" w:rsidRPr="00C56D66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>=-</w:t>
      </w:r>
      <w:r w:rsidR="0032137A" w:rsidRPr="00C56D66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2137A" w:rsidRPr="00C56D66">
        <w:rPr>
          <w:rFonts w:ascii="Times New Roman" w:hAnsi="Times New Roman" w:cs="Times New Roman"/>
          <w:sz w:val="24"/>
          <w:szCs w:val="24"/>
          <w:lang w:val="en-US"/>
        </w:rPr>
        <w:t>76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581083" w:rsidRPr="00C56D66">
        <w:rPr>
          <w:rFonts w:ascii="Times New Roman" w:hAnsi="Times New Roman" w:cs="Times New Roman"/>
          <w:i/>
          <w:sz w:val="24"/>
          <w:szCs w:val="24"/>
          <w:lang w:val="en-US"/>
        </w:rPr>
        <w:t xml:space="preserve">p 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>&lt;.001</w:t>
      </w:r>
      <w:r w:rsidR="00A74354" w:rsidRPr="00C56D66">
        <w:rPr>
          <w:rFonts w:ascii="Times New Roman" w:hAnsi="Times New Roman" w:cs="Times New Roman"/>
          <w:sz w:val="24"/>
          <w:szCs w:val="24"/>
          <w:lang w:val="en-US"/>
        </w:rPr>
        <w:t>; +1</w:t>
      </w:r>
      <w:r w:rsidR="002516B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74354" w:rsidRPr="00C56D66">
        <w:rPr>
          <w:rFonts w:ascii="Times New Roman" w:hAnsi="Times New Roman" w:cs="Times New Roman"/>
          <w:i/>
          <w:sz w:val="24"/>
          <w:szCs w:val="24"/>
          <w:lang w:val="en-US"/>
        </w:rPr>
        <w:t>SD</w:t>
      </w:r>
      <w:r w:rsidR="00A7435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="00C80E5A" w:rsidRPr="00C56D66">
        <w:rPr>
          <w:rFonts w:ascii="Times New Roman" w:hAnsi="Times New Roman" w:cs="Times New Roman"/>
          <w:i/>
          <w:sz w:val="24"/>
          <w:szCs w:val="24"/>
          <w:lang w:val="en-US"/>
        </w:rPr>
        <w:t>b</w:t>
      </w:r>
      <w:r w:rsidR="00A74354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=-.21, </w:t>
      </w:r>
      <w:r w:rsidR="00A74354" w:rsidRPr="00C56D66">
        <w:rPr>
          <w:rFonts w:ascii="Times New Roman" w:eastAsia="Times New Roman" w:hAnsi="Times New Roman" w:cs="Times New Roman"/>
          <w:i/>
          <w:sz w:val="24"/>
          <w:szCs w:val="24"/>
          <w:lang w:val="en-US" w:eastAsia="en-GB"/>
        </w:rPr>
        <w:t>t</w:t>
      </w:r>
      <w:r w:rsidR="00A74354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 xml:space="preserve">=-2.17, </w:t>
      </w:r>
      <w:r w:rsidR="00A74354" w:rsidRPr="00C56D66">
        <w:rPr>
          <w:rFonts w:ascii="Times New Roman" w:eastAsia="Times New Roman" w:hAnsi="Times New Roman" w:cs="Times New Roman"/>
          <w:i/>
          <w:sz w:val="24"/>
          <w:szCs w:val="24"/>
          <w:lang w:val="en-US" w:eastAsia="en-GB"/>
        </w:rPr>
        <w:t>p</w:t>
      </w:r>
      <w:r w:rsidR="00A74354" w:rsidRPr="00C56D66">
        <w:rPr>
          <w:rFonts w:ascii="Times New Roman" w:eastAsia="Times New Roman" w:hAnsi="Times New Roman" w:cs="Times New Roman"/>
          <w:sz w:val="24"/>
          <w:szCs w:val="24"/>
          <w:lang w:val="en-US" w:eastAsia="en-GB"/>
        </w:rPr>
        <w:t>=.031)</w:t>
      </w:r>
      <w:r w:rsidR="002516B7"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We interpret these results to suggest that </w:t>
      </w:r>
      <w:r w:rsidR="00986B6E" w:rsidRPr="00C56D66">
        <w:rPr>
          <w:rFonts w:ascii="Times New Roman" w:hAnsi="Times New Roman" w:cs="Times New Roman"/>
          <w:sz w:val="24"/>
          <w:szCs w:val="24"/>
          <w:lang w:val="en-US"/>
        </w:rPr>
        <w:t>parents’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perceptions of high quality coparenting buffer </w:t>
      </w:r>
      <w:r w:rsidR="002840AF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eir 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PSOC from children’s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F980BA2" w14:textId="2777C936" w:rsidR="0065294F" w:rsidRPr="00C56D66" w:rsidRDefault="00347836" w:rsidP="003429C0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sz w:val="24"/>
          <w:szCs w:val="24"/>
          <w:lang w:val="en-US"/>
        </w:rPr>
        <w:t>--Insert Figure 1 about here</w:t>
      </w:r>
      <w:r w:rsidR="0065294F" w:rsidRPr="00C56D66">
        <w:rPr>
          <w:rFonts w:ascii="Times New Roman" w:hAnsi="Times New Roman" w:cs="Times New Roman"/>
          <w:sz w:val="24"/>
          <w:szCs w:val="24"/>
          <w:lang w:val="en-US"/>
        </w:rPr>
        <w:t>—</w:t>
      </w:r>
      <w:bookmarkStart w:id="9" w:name="_Toc475632241"/>
    </w:p>
    <w:p w14:paraId="2E8FC48B" w14:textId="6703259C" w:rsidR="00581083" w:rsidRPr="00C56D66" w:rsidRDefault="00581083" w:rsidP="0065294F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b/>
          <w:sz w:val="24"/>
          <w:szCs w:val="24"/>
          <w:lang w:val="en-US"/>
        </w:rPr>
        <w:t>Discussion</w:t>
      </w:r>
      <w:bookmarkEnd w:id="9"/>
    </w:p>
    <w:p w14:paraId="5C73CB8E" w14:textId="7EB7EB42" w:rsidR="00581083" w:rsidRPr="00C56D66" w:rsidRDefault="00581083" w:rsidP="0065294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e main aim of the current study was to use a UK twin sample to explore </w:t>
      </w:r>
      <w:r w:rsidR="00BF1802" w:rsidRPr="00C56D66">
        <w:rPr>
          <w:rFonts w:ascii="Times New Roman" w:hAnsi="Times New Roman" w:cs="Times New Roman"/>
          <w:sz w:val="24"/>
          <w:szCs w:val="24"/>
          <w:lang w:val="en-US"/>
        </w:rPr>
        <w:t>mothers’ and fathers’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perceptions of children’s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, coparenting, and their interaction in association with P</w:t>
      </w:r>
      <w:r w:rsidR="00BF1802" w:rsidRPr="00C56D66">
        <w:rPr>
          <w:rFonts w:ascii="Times New Roman" w:hAnsi="Times New Roman" w:cs="Times New Roman"/>
          <w:sz w:val="24"/>
          <w:szCs w:val="24"/>
          <w:lang w:val="en-US"/>
        </w:rPr>
        <w:t>SOC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F1802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Our results indicated that: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perception</w:t>
      </w:r>
      <w:r w:rsidR="002A5ABC" w:rsidRPr="00C56D6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of higher levels of children’s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were associated with lower levels of PSOC; perceptions of higher quality coparenting were </w:t>
      </w:r>
      <w:r w:rsidR="002A5ABC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linked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with higher </w:t>
      </w:r>
      <w:r w:rsidR="005D57FB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levels of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PSOC; and high quality coparenting buffered parents’ PSOC from children’s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75DA0" w:rsidRPr="00C56D66">
        <w:rPr>
          <w:rFonts w:ascii="Times New Roman" w:hAnsi="Times New Roman" w:cs="Times New Roman"/>
          <w:sz w:val="24"/>
          <w:szCs w:val="24"/>
          <w:lang w:val="en-US"/>
        </w:rPr>
        <w:t>We</w:t>
      </w:r>
      <w:r w:rsidR="005A2E55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F1802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found no evidence that </w:t>
      </w:r>
      <w:r w:rsidR="005A2E55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e pattern of </w:t>
      </w:r>
      <w:r w:rsidR="00BF1802" w:rsidRPr="00C56D66">
        <w:rPr>
          <w:rFonts w:ascii="Times New Roman" w:hAnsi="Times New Roman" w:cs="Times New Roman"/>
          <w:sz w:val="24"/>
          <w:szCs w:val="24"/>
          <w:lang w:val="en-US"/>
        </w:rPr>
        <w:t>associations differed for mothers and fathers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We discuss </w:t>
      </w:r>
      <w:r w:rsidR="002A5ABC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our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results in the context of </w:t>
      </w:r>
      <w:r w:rsidR="00BF1802" w:rsidRPr="00C56D66">
        <w:rPr>
          <w:rFonts w:ascii="Times New Roman" w:hAnsi="Times New Roman" w:cs="Times New Roman"/>
          <w:sz w:val="24"/>
          <w:szCs w:val="24"/>
          <w:lang w:val="en-US"/>
        </w:rPr>
        <w:t>existing literature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, noting </w:t>
      </w:r>
      <w:r w:rsidR="002A5ABC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limitations and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future </w:t>
      </w:r>
      <w:r w:rsidR="002A5ABC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research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directions.</w:t>
      </w:r>
    </w:p>
    <w:p w14:paraId="6154F63A" w14:textId="755E4F10" w:rsidR="00581083" w:rsidRPr="00C56D66" w:rsidRDefault="00581083" w:rsidP="0065294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Consistent with our hypothesis and existing research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2cjcq59vb4","properties":{"formattedCitation":"(Johnston &amp; Mash, 1989; Salari et al., 2014)","plainCitation":"(Johnston &amp; Mash, 1989; Salari et al., 2014)"},"citationItems":[{"id":"pWAIOu0V/K7Tl9G99","uris":["http://zotero.org/users/local/Z4q6XaBn/items/8V7H4SK4"],"uri":["http://zotero.org/users/local/Z4q6XaBn/items/8V7H4SK4"],"itemData":{"id":"pWAIOu0V/K7Tl9G99","type":"article-journal","title":"A measure of parenting satisfaction and efficacy","container-title":"Journal of clinical child psychology","page":"167–175","volume":"18","issue":"2","source":"Google Scholar","author":[{"family":"Johnston","given":"Charlotte"},{"family":"Mash","given":"Eric J."}],"issued":{"year":1989},"page-first":"167","container-title-short":"J. Clin. Child Psychol."}},{"id":"pWAIOu0V/Q8yYBaEx","uris":["http://zotero.org/users/local/Z4q6XaBn/items/S4FQ2ZJK"],"uri":["http://zotero.org/users/local/Z4q6XaBn/items/S4FQ2ZJK"],"itemData":{"id":"pWAIOu0V/Q8yYBaEx","type":"article-journal","title":"Child behaviour problems, parenting behaviours and parental adjustment in mothers and fathers in Sweden","container-title":"Scandinavian journal of public health","page":"1403494814541595","source":"Google Scholar","author":[{"family":"Salari","given":"Raziye"},{"family":"Wells","given":"Michael B."},{"family":"Sarkadi","given":"Anna"}],"issued":{"year":2014},"page-first":"1403494814541595","container-title-short":"Scand. J. Public Health"}}],"schema":"https://github.com/citation-style-language/schema/raw/master/csl-citation.json"} </w:instrTex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C56D66">
        <w:rPr>
          <w:rFonts w:ascii="Times New Roman" w:hAnsi="Times New Roman" w:cs="Times New Roman"/>
          <w:sz w:val="24"/>
          <w:lang w:val="en-US"/>
        </w:rPr>
        <w:t>(Johnston &amp; Mash, 1989; Salari et al., 2014)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, parents’ report of higher levels of children’s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were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lastRenderedPageBreak/>
        <w:t>concurrently associated with their lower PSOC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at is, when children displayed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mothers and fathers reported feeling, for example, less able to manage the challenges of parenting and derived less positive affect from the parenting role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In this way, </w:t>
      </w:r>
      <w:r w:rsidR="002A5ABC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parents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may </w:t>
      </w:r>
      <w:r w:rsidR="002A5ABC" w:rsidRPr="00C56D66">
        <w:rPr>
          <w:rFonts w:ascii="Times New Roman" w:hAnsi="Times New Roman" w:cs="Times New Roman"/>
          <w:sz w:val="24"/>
          <w:szCs w:val="24"/>
          <w:lang w:val="en-US"/>
        </w:rPr>
        <w:t>struggle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to maintain a high level of PSOC</w:t>
      </w:r>
      <w:r w:rsidR="002A5ABC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in the face of high levels of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="002A5ABC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from their children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1ob1tfbm00","properties":{"formattedCitation":"(Ardelt &amp; Eccles, 2001)","plainCitation":"(Ardelt &amp; Eccles, 2001)"},"citationItems":[{"id":"pWAIOu0V/DUE8DO4W","uris":["http://zotero.org/users/local/Z4q6XaBn/items/BG5MVE5U"],"uri":["http://zotero.org/users/local/Z4q6XaBn/items/BG5MVE5U"],"itemData":{"id":"pWAIOu0V/DUE8DO4W","type":"article-journal","title":"Effects of mothers' parental efficacy beliefs and promotive parenting strategies on inner-city youth","container-title":"Journal of Family issues","page":"944–972","volume":"22","issue":"8","source":"Google Scholar","author":[{"family":"Ardelt","given":"Monika"},{"family":"Eccles","given":"Jacquelynne S."}],"issued":{"year":2001},"page-first":"944","container-title-short":"J. Fam. Issues"}}],"schema":"https://github.com/citation-style-language/schema/raw/master/csl-citation.json"} </w:instrTex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C56D66">
        <w:rPr>
          <w:rFonts w:ascii="Times New Roman" w:hAnsi="Times New Roman" w:cs="Times New Roman"/>
          <w:sz w:val="24"/>
          <w:lang w:val="en-US"/>
        </w:rPr>
        <w:t>(Ardelt &amp; Eccles, 2001)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Accounting for </w:t>
      </w:r>
      <w:r w:rsidR="002A5ABC" w:rsidRPr="00C56D66">
        <w:rPr>
          <w:rFonts w:ascii="Times New Roman" w:hAnsi="Times New Roman" w:cs="Times New Roman"/>
          <w:sz w:val="24"/>
          <w:szCs w:val="24"/>
          <w:lang w:val="en-US"/>
        </w:rPr>
        <w:t>such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A5ABC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child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s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, perceptions of coparenting were also associated with PSOC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Th</w:t>
      </w:r>
      <w:r w:rsidR="002A5ABC" w:rsidRPr="00C56D66">
        <w:rPr>
          <w:rFonts w:ascii="Times New Roman" w:hAnsi="Times New Roman" w:cs="Times New Roman"/>
          <w:sz w:val="24"/>
          <w:szCs w:val="24"/>
          <w:lang w:val="en-US"/>
        </w:rPr>
        <w:t>e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association was such that </w:t>
      </w:r>
      <w:r w:rsidR="005D57FB" w:rsidRPr="00C56D66">
        <w:rPr>
          <w:rFonts w:ascii="Times New Roman" w:hAnsi="Times New Roman" w:cs="Times New Roman"/>
          <w:sz w:val="24"/>
          <w:szCs w:val="24"/>
          <w:lang w:val="en-US"/>
        </w:rPr>
        <w:t>parents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who perceived higher quality coparenting also reported higher PSOC, consistent with </w:t>
      </w:r>
      <w:r w:rsidR="00F054B3" w:rsidRPr="00C56D66">
        <w:rPr>
          <w:rFonts w:ascii="Times New Roman" w:hAnsi="Times New Roman" w:cs="Times New Roman"/>
          <w:sz w:val="24"/>
          <w:szCs w:val="24"/>
          <w:lang w:val="en-US"/>
        </w:rPr>
        <w:t>previous research (Feinberg et al., 2010; Merrifield &amp; Gamble, 2013)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at is, </w:t>
      </w:r>
      <w:r w:rsidR="005D57FB" w:rsidRPr="00C56D66">
        <w:rPr>
          <w:rFonts w:ascii="Times New Roman" w:hAnsi="Times New Roman" w:cs="Times New Roman"/>
          <w:sz w:val="24"/>
          <w:szCs w:val="24"/>
          <w:lang w:val="en-US"/>
        </w:rPr>
        <w:t>parents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who, for example, </w:t>
      </w:r>
      <w:r w:rsidR="00775DA0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reported being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supported and not undermined by their coparent, </w:t>
      </w:r>
      <w:r w:rsidR="00775DA0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reported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parenting </w:t>
      </w:r>
      <w:r w:rsidR="00775DA0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as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manageable and </w:t>
      </w:r>
      <w:r w:rsidR="002A5ABC" w:rsidRPr="00C56D66">
        <w:rPr>
          <w:rFonts w:ascii="Times New Roman" w:hAnsi="Times New Roman" w:cs="Times New Roman"/>
          <w:sz w:val="24"/>
          <w:szCs w:val="24"/>
          <w:lang w:val="en-US"/>
        </w:rPr>
        <w:t>felt equipped with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the skills to be a good parent.</w:t>
      </w:r>
    </w:p>
    <w:p w14:paraId="137701A4" w14:textId="12762B7D" w:rsidR="00304A87" w:rsidRPr="00C56D66" w:rsidRDefault="00581083" w:rsidP="0065294F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Our study was the first to explore the interactive effects of mothers’ and fathers’ perceptions of coparenting and child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in association with their PSOC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Consistent with our expectations, </w:t>
      </w:r>
      <w:r w:rsidR="005D57FB" w:rsidRPr="00C56D66">
        <w:rPr>
          <w:rFonts w:ascii="Times New Roman" w:hAnsi="Times New Roman" w:cs="Times New Roman"/>
          <w:sz w:val="24"/>
          <w:szCs w:val="24"/>
          <w:lang w:val="en-US"/>
        </w:rPr>
        <w:t>parents’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perceptions of high quality coparenting buffered their PSOC from their ch</w:t>
      </w:r>
      <w:r w:rsidR="00AB31D1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ildren’s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="00AB31D1"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429C0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H</w:t>
      </w:r>
      <w:r w:rsidR="00304A8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igh levels of children’s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="00304A8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C7DD1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may </w:t>
      </w:r>
      <w:r w:rsidR="00304A8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reaten parent’s PSOC, but </w:t>
      </w:r>
      <w:r w:rsidR="00FC7DD1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we posit that </w:t>
      </w:r>
      <w:r w:rsidR="00304A8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perceiving that </w:t>
      </w:r>
      <w:r w:rsidR="003429C0" w:rsidRPr="00C56D66">
        <w:rPr>
          <w:rFonts w:ascii="Times New Roman" w:hAnsi="Times New Roman" w:cs="Times New Roman"/>
          <w:sz w:val="24"/>
          <w:szCs w:val="24"/>
          <w:lang w:val="en-US"/>
        </w:rPr>
        <w:t>their</w:t>
      </w:r>
      <w:r w:rsidR="00FC7DD1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04A8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coparent supports </w:t>
      </w:r>
      <w:r w:rsidR="00FC7DD1" w:rsidRPr="00C56D66">
        <w:rPr>
          <w:rFonts w:ascii="Times New Roman" w:hAnsi="Times New Roman" w:cs="Times New Roman"/>
          <w:sz w:val="24"/>
          <w:szCs w:val="24"/>
          <w:lang w:val="en-US"/>
        </w:rPr>
        <w:t>them,</w:t>
      </w:r>
      <w:r w:rsidR="00304A8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shares their child rearing values and makes them feel like a good parent provides a context in which </w:t>
      </w:r>
      <w:r w:rsidR="00FC7DD1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parents </w:t>
      </w:r>
      <w:r w:rsidR="00304A8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are able to successfully maintain their PSOC </w:t>
      </w:r>
      <w:r w:rsidR="002A5ABC" w:rsidRPr="00C56D66">
        <w:rPr>
          <w:rFonts w:ascii="Times New Roman" w:hAnsi="Times New Roman" w:cs="Times New Roman"/>
          <w:sz w:val="24"/>
          <w:szCs w:val="24"/>
          <w:lang w:val="en-US"/>
        </w:rPr>
        <w:t>despite</w:t>
      </w:r>
      <w:r w:rsidR="00304A8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their children’s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="00304A87"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04A8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Note that, whilst we ha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conceptualized</w:t>
      </w:r>
      <w:r w:rsidR="00304A8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the quality of coparenting to be the moderator, it is plausible that children’s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="00304A8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moderates the association between parent’s perception of coparenting and PSOC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04A8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is interpretation would be in-line with the research indicating that support matters most to subpopulations where stress is relatively high </w:t>
      </w:r>
      <w:r w:rsidR="00304A87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304A87" w:rsidRPr="00C56D66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11dp0tbqrl","properties":{"formattedCitation":"(Turner &amp; Turner, 1999)","plainCitation":"(Turner &amp; Turner, 1999)"},"citationItems":[{"id":373,"uris":["http://zotero.org/users/local/w5rtj54Z/items/9XUCFII6"],"uri":["http://zotero.org/users/local/w5rtj54Z/items/9XUCFII6"],"itemData":{"id":373,"type":"chapter","title":"Social integration and support","container-title":"Handbook of the sociology of mental health","publisher":"Springer","page":"301–319","source":"Google Scholar","URL":"http://link.springer.com/chapter/10.1007/0-387-36223-1_15","author":[{"family":"Turner","given":"R. Jay"},{"family":"Turner","given":"J. Blake"}],"issued":{"date-parts":[["1999"]]},"accessed":{"date-parts":[["2016",12,12]]}}}],"schema":"https://github.com/citation-style-language/schema/raw/master/csl-citation.json"} </w:instrText>
      </w:r>
      <w:r w:rsidR="00304A87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04A87" w:rsidRPr="00C56D66">
        <w:rPr>
          <w:rFonts w:ascii="Times New Roman" w:hAnsi="Times New Roman" w:cs="Times New Roman"/>
          <w:sz w:val="24"/>
          <w:lang w:val="en-US"/>
        </w:rPr>
        <w:t>(Turner &amp; Turner, 1999)</w:t>
      </w:r>
      <w:r w:rsidR="00304A87"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04A87"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78699A3" w14:textId="29ADF36E" w:rsidR="00581083" w:rsidRPr="00C56D66" w:rsidRDefault="00AB31D1" w:rsidP="0065294F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Notably, the direction of effects we found are not consistent with those reported by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2dip4qcs3p","properties":{"formattedCitation":"(Solmeyer &amp; Feinberg, 2011)","plainCitation":"(Solmeyer &amp; Feinberg, 2011)"},"citationItems":[{"id":"pWAIOu0V/lbGVhbsg","uris":["http://zotero.org/users/local/Z4q6XaBn/items/A2JU8ZWG"],"uri":["http://zotero.org/users/local/Z4q6XaBn/items/A2JU8ZWG"],"itemData":{"id":"pWAIOu0V/lbGVhbsg","type":"article-journal","title":"Mother and father adjustment during early parenthood: The roles of infant temperament and coparenting relationship quality","container-title":"Infant Behavior and Development","page":"504–514","volume":"34","issue":"4","source":"Google Scholar","shortTitle":"Mother and father adjustment during early parenthood","author":[{"family":"Solmeyer","given":"Anna R."},{"family":"Feinberg","given":"Mark E."}],"issued":{"year":2011},"page-first":"504","title-short":"Mother and father adjustment during early parenthood","container-title-short":"Infant Behav. Dev."}}],"schema":"https://github.com/citation-style-language/schema/raw/master/csl-citation.json"} </w:instrTex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C56D66">
        <w:rPr>
          <w:rFonts w:ascii="Times New Roman" w:hAnsi="Times New Roman" w:cs="Times New Roman"/>
          <w:sz w:val="24"/>
          <w:lang w:val="en-US"/>
        </w:rPr>
        <w:t>Solmeyer and Feinberg (2011)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 w:rsidR="002A5ABC" w:rsidRPr="00C56D66">
        <w:rPr>
          <w:rFonts w:ascii="Times New Roman" w:hAnsi="Times New Roman" w:cs="Times New Roman"/>
          <w:sz w:val="24"/>
          <w:szCs w:val="24"/>
          <w:lang w:val="en-US"/>
        </w:rPr>
        <w:t>al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ough in-line with that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hypothesized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by these authors</w:t>
      </w:r>
      <w:r w:rsidR="005059F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and our own </w:t>
      </w:r>
      <w:r w:rsidR="004E7B3F" w:rsidRPr="00C56D66">
        <w:rPr>
          <w:rFonts w:ascii="Times New Roman" w:hAnsi="Times New Roman" w:cs="Times New Roman"/>
          <w:sz w:val="24"/>
          <w:szCs w:val="24"/>
          <w:lang w:val="en-US"/>
        </w:rPr>
        <w:t>rationale</w:t>
      </w:r>
      <w:r w:rsidR="00251405"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E7B3F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e buffering effect we report is congruent with both social support </w:t>
      </w:r>
      <w:r w:rsidR="004E7B3F" w:rsidRPr="00C56D66">
        <w:rPr>
          <w:rFonts w:ascii="Times New Roman" w:hAnsi="Times New Roman" w:cs="Times New Roman"/>
          <w:sz w:val="24"/>
          <w:szCs w:val="24"/>
          <w:lang w:val="en-US"/>
        </w:rPr>
        <w:lastRenderedPageBreak/>
        <w:t>(Cohen &amp; Willis, 1985) and coparenting (Feinberg, 2003) theor</w:t>
      </w:r>
      <w:r w:rsidR="002A5ABC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ies, which </w:t>
      </w:r>
      <w:r w:rsidR="004E7B3F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posit that close emotional support </w:t>
      </w:r>
      <w:r w:rsidR="002A5ABC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– here </w:t>
      </w:r>
      <w:r w:rsidR="004E7B3F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provided by high quality coparenting </w:t>
      </w:r>
      <w:r w:rsidR="003429C0" w:rsidRPr="00C56D66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="002A5ABC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E7B3F" w:rsidRPr="00C56D66">
        <w:rPr>
          <w:rFonts w:ascii="Times New Roman" w:hAnsi="Times New Roman" w:cs="Times New Roman"/>
          <w:sz w:val="24"/>
          <w:szCs w:val="24"/>
          <w:lang w:val="en-US"/>
        </w:rPr>
        <w:t>will enhance PSOC</w:t>
      </w:r>
      <w:r w:rsidR="002A5ABC" w:rsidRPr="00C56D66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4E7B3F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counterbalanc</w:t>
      </w:r>
      <w:r w:rsidR="002A5ABC" w:rsidRPr="00C56D66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4E7B3F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the threat</w:t>
      </w:r>
      <w:r w:rsidR="003429C0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posed by children’s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="004E7B3F"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E7B3F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Moreover, our finding is consistent with existing research that demonstrates associations between difficult child temperament and lower quality parenting </w:t>
      </w:r>
      <w:r w:rsidR="00CA5C67" w:rsidRPr="00C56D66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4E7B3F" w:rsidRPr="00C56D66">
        <w:rPr>
          <w:rFonts w:ascii="Times New Roman" w:hAnsi="Times New Roman" w:cs="Times New Roman"/>
          <w:sz w:val="24"/>
          <w:szCs w:val="24"/>
          <w:lang w:val="en-US"/>
        </w:rPr>
        <w:t>and coparenting</w:t>
      </w:r>
      <w:r w:rsidR="00CA5C67" w:rsidRPr="00C56D66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4E7B3F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A5ABC" w:rsidRPr="00C56D66">
        <w:rPr>
          <w:rFonts w:ascii="Times New Roman" w:hAnsi="Times New Roman" w:cs="Times New Roman"/>
          <w:sz w:val="24"/>
          <w:szCs w:val="24"/>
          <w:lang w:val="en-US"/>
        </w:rPr>
        <w:t>to be</w:t>
      </w:r>
      <w:r w:rsidR="004E7B3F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stronger in the context of another family risk </w:t>
      </w:r>
      <w:r w:rsidR="00CA5C67" w:rsidRPr="00C56D66">
        <w:rPr>
          <w:rFonts w:ascii="Times New Roman" w:hAnsi="Times New Roman" w:cs="Times New Roman"/>
          <w:sz w:val="24"/>
          <w:szCs w:val="24"/>
          <w:lang w:val="en-US"/>
        </w:rPr>
        <w:t>such as</w:t>
      </w:r>
      <w:r w:rsidR="004E7B3F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low socioeconomic status</w:t>
      </w:r>
      <w:r w:rsidR="00CD7CE0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4E7B3F" w:rsidRPr="00C56D66">
        <w:rPr>
          <w:rFonts w:ascii="Times New Roman" w:hAnsi="Times New Roman" w:cs="Times New Roman"/>
          <w:sz w:val="24"/>
          <w:szCs w:val="24"/>
          <w:lang w:val="en-US"/>
        </w:rPr>
        <w:t>poor marital quality</w:t>
      </w:r>
      <w:r w:rsidR="00CA5C6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4E7B3F" w:rsidRPr="00C56D66">
        <w:rPr>
          <w:rFonts w:ascii="Times New Roman" w:hAnsi="Times New Roman" w:cs="Times New Roman"/>
          <w:sz w:val="24"/>
          <w:szCs w:val="24"/>
          <w:lang w:val="en-US"/>
        </w:rPr>
        <w:t>Paulussen-Hoogeboom et al., 2007; Schoppe-Sullivan, Mangelsdorf, Brown, &amp; Sokolowski, 2007).</w:t>
      </w:r>
      <w:r w:rsidR="00CA5C6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E7B3F" w:rsidRPr="00C56D66">
        <w:rPr>
          <w:rFonts w:ascii="Times New Roman" w:hAnsi="Times New Roman" w:cs="Times New Roman"/>
          <w:sz w:val="24"/>
          <w:szCs w:val="24"/>
          <w:lang w:val="en-US"/>
        </w:rPr>
        <w:t>The difference between our buffering effect and the ‘swamping’ effect reported by Solmeyer and Feinberg (2011) may</w:t>
      </w:r>
      <w:r w:rsidR="007D0AD2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be best understood to be due to the changing nature of coparenting from infancy to middle childhood. H</w:t>
      </w:r>
      <w:r w:rsidR="004E7B3F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owever, </w:t>
      </w:r>
      <w:r w:rsidR="007D0AD2" w:rsidRPr="00C56D66">
        <w:rPr>
          <w:rFonts w:ascii="Times New Roman" w:hAnsi="Times New Roman" w:cs="Times New Roman"/>
          <w:sz w:val="24"/>
          <w:szCs w:val="24"/>
          <w:lang w:val="en-US"/>
        </w:rPr>
        <w:t>this difference may also be</w:t>
      </w:r>
      <w:r w:rsidR="004E7B3F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explained by 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>the measure of coparenting used (coparent undermining versus global quality of coparenting)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Further research exploring </w:t>
      </w:r>
      <w:r w:rsidR="007D0AD2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e current 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question across a range of child ages using detailed measures of coparenting to enable exploration of separate subscales is </w:t>
      </w:r>
      <w:r w:rsidR="0014797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erefore </w:t>
      </w:r>
      <w:r w:rsidR="00581083" w:rsidRPr="00C56D66">
        <w:rPr>
          <w:rFonts w:ascii="Times New Roman" w:hAnsi="Times New Roman" w:cs="Times New Roman"/>
          <w:sz w:val="24"/>
          <w:szCs w:val="24"/>
          <w:lang w:val="en-US"/>
        </w:rPr>
        <w:t>needed.</w:t>
      </w:r>
    </w:p>
    <w:p w14:paraId="61C0F0BB" w14:textId="3FB02763" w:rsidR="008B605D" w:rsidRPr="00C56D66" w:rsidRDefault="008B605D" w:rsidP="00D2327D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Importantly, while higher quality coparenting may promote higher PSOC, </w:t>
      </w:r>
      <w:r w:rsidR="00DE45C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on the flip side,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one parent’s support and endorsement of their coparent may be more likely if the</w:t>
      </w:r>
      <w:r w:rsidR="005504D9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other is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– or, </w:t>
      </w:r>
      <w:r w:rsidR="005504D9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perceived to be – competent in their parenting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641B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Parents who lack competence may be particularly susceptible to their PSOC being further undermined by children’s disruptive </w:t>
      </w:r>
      <w:r w:rsidR="000A6CFD" w:rsidRPr="00C56D66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="001641B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since they may be less likely to have the support of their coparent to buffer this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75DA0"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e focus on the role of children’s </w:t>
      </w:r>
      <w:r w:rsidR="000A6CFD"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ehavior</w:t>
      </w:r>
      <w:r w:rsidR="00775DA0"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coparenting, and their interaction as salient factors for PSOC </w:t>
      </w:r>
      <w:r w:rsidR="00775DA0" w:rsidRPr="00C56D66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in the here and now </w:t>
      </w:r>
      <w:r w:rsidR="00775DA0"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ecause</w:t>
      </w:r>
      <w:r w:rsidR="002C446F"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arents’ evaluations of themselves are likely informed by the current feedback they receive from these sources.</w:t>
      </w:r>
      <w:r w:rsidR="009A16CD"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75DA0" w:rsidRPr="00C56D66">
        <w:rPr>
          <w:rFonts w:ascii="Times New Roman" w:hAnsi="Times New Roman" w:cs="Times New Roman"/>
          <w:sz w:val="24"/>
          <w:szCs w:val="24"/>
          <w:lang w:val="en-US"/>
        </w:rPr>
        <w:t>However,</w:t>
      </w:r>
      <w:r w:rsidR="00DE45C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our study doe</w:t>
      </w:r>
      <w:r w:rsidR="009C2B52" w:rsidRPr="00C56D6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DE45C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not consider the temporal flow</w:t>
      </w:r>
      <w:r w:rsidR="001641B4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of the associations we discuss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E45C7" w:rsidRPr="00C56D66">
        <w:rPr>
          <w:rFonts w:ascii="Times New Roman" w:hAnsi="Times New Roman" w:cs="Times New Roman"/>
          <w:sz w:val="24"/>
          <w:szCs w:val="24"/>
          <w:lang w:val="en-US"/>
        </w:rPr>
        <w:t>L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ongitudinal studies </w:t>
      </w:r>
      <w:r w:rsidR="00DE45C7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would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provide insight </w:t>
      </w:r>
      <w:r w:rsidR="00DE45C7" w:rsidRPr="00C56D66">
        <w:rPr>
          <w:rFonts w:ascii="Times New Roman" w:hAnsi="Times New Roman" w:cs="Times New Roman"/>
          <w:sz w:val="24"/>
          <w:szCs w:val="24"/>
          <w:lang w:val="en-US"/>
        </w:rPr>
        <w:t>here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A16CD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 single longitudinal study has reported child disruptive </w:t>
      </w:r>
      <w:r w:rsidR="000A6CFD"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ehavior</w:t>
      </w:r>
      <w:r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impact PSOC over time but not vice versa (Slagt et al., 2012)</w:t>
      </w:r>
      <w:r w:rsidR="005504D9"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but the </w:t>
      </w:r>
      <w:r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udy did not examine interactive effects.</w:t>
      </w:r>
      <w:r w:rsidR="009A16CD"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e encourage further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work to better understand these important questions.</w:t>
      </w:r>
    </w:p>
    <w:p w14:paraId="7591E5FE" w14:textId="4CF612E5" w:rsidR="00730C2A" w:rsidRPr="00C56D66" w:rsidRDefault="00CB515B" w:rsidP="0065294F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he </w:t>
      </w:r>
      <w:r w:rsidR="00730C2A" w:rsidRPr="00C56D66">
        <w:rPr>
          <w:rFonts w:ascii="Times New Roman" w:hAnsi="Times New Roman" w:cs="Times New Roman"/>
          <w:sz w:val="24"/>
          <w:szCs w:val="24"/>
          <w:lang w:val="en-US"/>
        </w:rPr>
        <w:t>inclusion of fathers as well as mother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730C2A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in our study contributes to the limited literature examining parent comparisons in this area. Our results revealed no parent differences</w:t>
      </w:r>
      <w:r w:rsidR="006A5050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at the mean level or in the pattern of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associations between child disruptive behavior, coparenting and PSOC. </w:t>
      </w:r>
      <w:r w:rsidR="00143258" w:rsidRPr="00C56D66">
        <w:rPr>
          <w:rFonts w:ascii="Times New Roman" w:hAnsi="Times New Roman" w:cs="Times New Roman"/>
          <w:sz w:val="24"/>
          <w:szCs w:val="24"/>
          <w:lang w:val="en-US"/>
        </w:rPr>
        <w:t>While e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xisting research has suggested that fathers may be especially vulnerable to environmental stressors (</w:t>
      </w:r>
      <w:r w:rsidR="00D55746" w:rsidRPr="00C56D66">
        <w:rPr>
          <w:rFonts w:ascii="Times New Roman" w:hAnsi="Times New Roman" w:cs="Times New Roman"/>
          <w:sz w:val="24"/>
          <w:lang w:val="en-US"/>
        </w:rPr>
        <w:t>Cummings</w:t>
      </w:r>
      <w:r w:rsidR="005A056E" w:rsidRPr="00C56D66">
        <w:rPr>
          <w:rFonts w:ascii="Times New Roman" w:hAnsi="Times New Roman" w:cs="Times New Roman"/>
          <w:sz w:val="24"/>
          <w:lang w:val="en-US"/>
        </w:rPr>
        <w:t xml:space="preserve"> et al., </w:t>
      </w:r>
      <w:r w:rsidR="00D55746" w:rsidRPr="00C56D66">
        <w:rPr>
          <w:rFonts w:ascii="Times New Roman" w:hAnsi="Times New Roman" w:cs="Times New Roman"/>
          <w:sz w:val="24"/>
          <w:lang w:val="en-US"/>
        </w:rPr>
        <w:t>2010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143258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2D345C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our results suggest that </w:t>
      </w:r>
      <w:r w:rsidR="00D55746" w:rsidRPr="00C56D66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143258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others’ and fathers’ PSOC </w:t>
      </w:r>
      <w:r w:rsidR="002D345C" w:rsidRPr="00C56D66">
        <w:rPr>
          <w:rFonts w:ascii="Times New Roman" w:hAnsi="Times New Roman" w:cs="Times New Roman"/>
          <w:sz w:val="24"/>
          <w:szCs w:val="24"/>
          <w:lang w:val="en-US"/>
        </w:rPr>
        <w:t>may</w:t>
      </w:r>
      <w:r w:rsidR="00143258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be comparably vulnerable to their children’s disruptive behavior and, importantly</w:t>
      </w:r>
      <w:r w:rsidR="002D345C" w:rsidRPr="00C56D66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55746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that</w:t>
      </w:r>
      <w:r w:rsidR="00143258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coparenting is a key buffer for them both. </w:t>
      </w:r>
      <w:r w:rsidR="003D3085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Of interest, finding similar patterns of effect for mothers and fathers is consistent with the Solmeyer </w:t>
      </w:r>
      <w:r w:rsidR="00FE6DEC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3D3085" w:rsidRPr="00C56D66">
        <w:rPr>
          <w:rFonts w:ascii="Times New Roman" w:hAnsi="Times New Roman" w:cs="Times New Roman"/>
          <w:sz w:val="24"/>
          <w:szCs w:val="24"/>
          <w:lang w:val="en-US"/>
        </w:rPr>
        <w:t>Feinberg (2011) infancy study</w:t>
      </w:r>
      <w:r w:rsidR="004B4F98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, bolstering </w:t>
      </w:r>
      <w:r w:rsidR="003D3085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the idea of </w:t>
      </w:r>
      <w:r w:rsidR="004B4F98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family </w:t>
      </w:r>
      <w:r w:rsidR="003D3085" w:rsidRPr="00C56D66">
        <w:rPr>
          <w:rFonts w:ascii="Times New Roman" w:hAnsi="Times New Roman" w:cs="Times New Roman"/>
          <w:sz w:val="24"/>
          <w:szCs w:val="24"/>
          <w:lang w:val="en-US"/>
        </w:rPr>
        <w:t>mechanisms</w:t>
      </w:r>
      <w:r w:rsidR="004B4F98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that remain internally consistent but that may change over time. </w:t>
      </w:r>
    </w:p>
    <w:p w14:paraId="41E03310" w14:textId="3156C0EB" w:rsidR="00581083" w:rsidRPr="000A6CFD" w:rsidRDefault="00581083" w:rsidP="0065294F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  <w:lang w:val="en-US"/>
        </w:rPr>
      </w:pPr>
      <w:r w:rsidRPr="000A6CFD">
        <w:rPr>
          <w:rFonts w:ascii="Times New Roman" w:hAnsi="Times New Roman" w:cs="Times New Roman"/>
          <w:sz w:val="24"/>
          <w:szCs w:val="24"/>
          <w:lang w:val="en-US"/>
        </w:rPr>
        <w:t>In light of the unique challenges associated with parenting twins, high quality coparenting may be particularly important for the maintenance of PSOC</w:t>
      </w:r>
      <w:r w:rsidR="005504D9" w:rsidRPr="000A6CFD">
        <w:rPr>
          <w:rFonts w:ascii="Times New Roman" w:hAnsi="Times New Roman" w:cs="Times New Roman"/>
          <w:sz w:val="24"/>
          <w:szCs w:val="24"/>
          <w:lang w:val="en-US"/>
        </w:rPr>
        <w:t xml:space="preserve"> in such a population</w:t>
      </w:r>
      <w:r w:rsidRPr="000A6CFD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A16CD" w:rsidRPr="000A6CF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0A6CFD">
        <w:rPr>
          <w:rFonts w:ascii="Times New Roman" w:hAnsi="Times New Roman" w:cs="Times New Roman"/>
          <w:sz w:val="24"/>
          <w:szCs w:val="24"/>
          <w:lang w:val="en-US"/>
        </w:rPr>
        <w:t xml:space="preserve">Parents of twins experience lower PSOC than parents of non-twins </w:t>
      </w:r>
      <w:r w:rsidRPr="000A6CFD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0A6CFD">
        <w:rPr>
          <w:rFonts w:ascii="Times New Roman" w:hAnsi="Times New Roman" w:cs="Times New Roman"/>
          <w:sz w:val="24"/>
          <w:szCs w:val="24"/>
          <w:lang w:val="en-US"/>
        </w:rPr>
        <w:instrText xml:space="preserve"> ADDIN ZOTERO_ITEM CSL_CITATION {"citationID":"2m68m80a57","properties":{"formattedCitation":"(Boivin et al., 2005)","plainCitation":"(Boivin et al., 2005)"},"citationItems":[{"id":375,"uris":["http://zotero.org/users/local/w5rtj54Z/items/BF4KTUEA"],"uri":["http://zotero.org/users/local/w5rtj54Z/items/BF4KTUEA"],"itemData":{"id":375,"type":"article-journal","title":"The genetic-environmental etiology of parents' perceptions and self-assessed behaviours toward their 5-month-old infants in a large twin and singleton sample","container-title":"Journal of Child Psychology and Psychiatry","page":"612–630","volume":"46","issue":"6","source":"Google Scholar","author":[{"family":"Boivin","given":"Michel"},{"family":"Pérusse","given":"Daniel"},{"family":"Dionne","given":"Ginette"},{"family":"Saysset","given":"Valérie"},{"family":"Zoccolillo","given":"Mark"},{"family":"Tarabulsy","given":"George M."},{"family":"Tremblay","given":"Nathalie"},{"family":"Tremblay","given":"Richard E."}],"issued":{"date-parts":[["2005"]]}}}],"schema":"https://github.com/citation-style-language/schema/raw/master/csl-citation.json"} </w:instrText>
      </w:r>
      <w:r w:rsidRPr="000A6CF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0A6CFD">
        <w:rPr>
          <w:rFonts w:ascii="Times New Roman" w:hAnsi="Times New Roman" w:cs="Times New Roman"/>
          <w:sz w:val="24"/>
          <w:lang w:val="en-US"/>
        </w:rPr>
        <w:t>(Boivin et al., 2005)</w:t>
      </w:r>
      <w:r w:rsidRPr="000A6CF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0A6CFD">
        <w:rPr>
          <w:rFonts w:ascii="Times New Roman" w:hAnsi="Times New Roman" w:cs="Times New Roman"/>
          <w:sz w:val="24"/>
          <w:szCs w:val="24"/>
          <w:lang w:val="en-US"/>
        </w:rPr>
        <w:t xml:space="preserve"> and, considering the literature documenting associations between child disruptive </w:t>
      </w:r>
      <w:r w:rsidR="000A6CFD" w:rsidRPr="000A6CFD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0A6CFD">
        <w:rPr>
          <w:rFonts w:ascii="Times New Roman" w:hAnsi="Times New Roman" w:cs="Times New Roman"/>
          <w:sz w:val="24"/>
          <w:szCs w:val="24"/>
          <w:lang w:val="en-US"/>
        </w:rPr>
        <w:t xml:space="preserve"> and lower PSOC, raising twins who display high levels of disruptive </w:t>
      </w:r>
      <w:r w:rsidR="000A6CFD" w:rsidRPr="000A6CFD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0A6CFD">
        <w:rPr>
          <w:rFonts w:ascii="Times New Roman" w:hAnsi="Times New Roman" w:cs="Times New Roman"/>
          <w:sz w:val="24"/>
          <w:szCs w:val="24"/>
          <w:lang w:val="en-US"/>
        </w:rPr>
        <w:t xml:space="preserve"> may pose an even greater threat to parents’ PSOC.</w:t>
      </w:r>
      <w:r w:rsidR="009A16CD" w:rsidRPr="000A6CF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5557F" w:rsidRPr="000A6CFD">
        <w:rPr>
          <w:rFonts w:ascii="Times New Roman" w:hAnsi="Times New Roman" w:cs="Times New Roman"/>
          <w:sz w:val="24"/>
          <w:szCs w:val="24"/>
          <w:lang w:val="en-US"/>
        </w:rPr>
        <w:t>However, o</w:t>
      </w:r>
      <w:r w:rsidRPr="000A6CFD">
        <w:rPr>
          <w:rFonts w:ascii="Times New Roman" w:hAnsi="Times New Roman" w:cs="Times New Roman"/>
          <w:sz w:val="24"/>
          <w:szCs w:val="24"/>
          <w:lang w:val="en-US"/>
        </w:rPr>
        <w:t>ur finding that high quality coparenting may play a protective function</w:t>
      </w:r>
      <w:r w:rsidR="0095557F" w:rsidRPr="000A6CFD">
        <w:rPr>
          <w:rFonts w:ascii="Times New Roman" w:hAnsi="Times New Roman" w:cs="Times New Roman"/>
          <w:sz w:val="24"/>
          <w:szCs w:val="24"/>
          <w:lang w:val="en-US"/>
        </w:rPr>
        <w:t xml:space="preserve"> for PSOC in the face of children’s disruptive </w:t>
      </w:r>
      <w:r w:rsidR="000A6CFD" w:rsidRPr="000A6CFD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Pr="000A6CF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21867" w:rsidRPr="000A6CFD">
        <w:rPr>
          <w:rFonts w:ascii="Times New Roman" w:hAnsi="Times New Roman" w:cs="Times New Roman"/>
          <w:sz w:val="24"/>
          <w:szCs w:val="24"/>
          <w:lang w:val="en-US"/>
        </w:rPr>
        <w:t>is an important</w:t>
      </w:r>
      <w:r w:rsidRPr="000A6CFD">
        <w:rPr>
          <w:rFonts w:ascii="Times New Roman" w:hAnsi="Times New Roman" w:cs="Times New Roman"/>
          <w:sz w:val="24"/>
          <w:szCs w:val="24"/>
          <w:lang w:val="en-US"/>
        </w:rPr>
        <w:t xml:space="preserve"> contribution to the PSOC and coparenting literature</w:t>
      </w:r>
      <w:r w:rsidR="0095557F" w:rsidRPr="000A6CFD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0A6CFD">
        <w:rPr>
          <w:rFonts w:ascii="Times New Roman" w:hAnsi="Times New Roman" w:cs="Times New Roman"/>
          <w:sz w:val="24"/>
          <w:szCs w:val="24"/>
          <w:lang w:val="en-US"/>
        </w:rPr>
        <w:t>, and we have no rationale for these interactive processes to look different in non-twin families.</w:t>
      </w:r>
    </w:p>
    <w:p w14:paraId="5113D3B0" w14:textId="77777777" w:rsidR="001D3625" w:rsidRPr="000A6CFD" w:rsidRDefault="003F601F" w:rsidP="0065294F">
      <w:pPr>
        <w:pStyle w:val="ThesisLevel2heading"/>
        <w:spacing w:after="0"/>
        <w:rPr>
          <w:lang w:val="en-US"/>
        </w:rPr>
      </w:pPr>
      <w:r w:rsidRPr="000A6CFD">
        <w:rPr>
          <w:lang w:val="en-US"/>
        </w:rPr>
        <w:t xml:space="preserve">Limitations and </w:t>
      </w:r>
      <w:r w:rsidR="00AB31D1" w:rsidRPr="000A6CFD">
        <w:rPr>
          <w:lang w:val="en-US"/>
        </w:rPr>
        <w:t>Conclusions</w:t>
      </w:r>
    </w:p>
    <w:p w14:paraId="00ACEFD7" w14:textId="162F0FDE" w:rsidR="006247D6" w:rsidRPr="000A6CFD" w:rsidRDefault="00DF4050" w:rsidP="0065294F">
      <w:pPr>
        <w:spacing w:after="0" w:line="480" w:lineRule="auto"/>
        <w:ind w:firstLine="360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lthough the current study has </w:t>
      </w:r>
      <w:r w:rsidR="00D26596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ny strengths</w:t>
      </w:r>
      <w:r w:rsidR="00A57EC9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D26596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cluding </w:t>
      </w:r>
      <w:r w:rsidR="005504D9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understudied research question, </w:t>
      </w:r>
      <w:r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use of mother and father</w:t>
      </w:r>
      <w:r w:rsidR="00D26596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ports, the dyadic multilevel approach, and the use of a twin sample</w:t>
      </w:r>
      <w:r w:rsidR="00A57EC9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D26596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e </w:t>
      </w:r>
      <w:r w:rsidR="00CA099A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note </w:t>
      </w:r>
      <w:r w:rsidR="00321867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ome </w:t>
      </w:r>
      <w:r w:rsidR="005059F3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imitations</w:t>
      </w:r>
      <w:r w:rsidR="00CA099A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9A16CD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0671BF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</w:t>
      </w:r>
      <w:r w:rsidR="0097286D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ur sample comprised well-educated, intact families </w:t>
      </w:r>
      <w:r w:rsidR="00524374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ith twins headed by a mother and father who both elected to participate in the study, </w:t>
      </w:r>
      <w:r w:rsidR="0097286D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uch that caution is warranted in </w:t>
      </w:r>
      <w:r w:rsidR="000A6CFD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generalizing</w:t>
      </w:r>
      <w:r w:rsidR="0097286D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ur results.</w:t>
      </w:r>
      <w:r w:rsidR="009A16CD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321867" w:rsidRPr="000A6CFD">
        <w:rPr>
          <w:rFonts w:ascii="Times New Roman" w:hAnsi="Times New Roman" w:cs="Times New Roman"/>
          <w:sz w:val="24"/>
          <w:szCs w:val="24"/>
          <w:lang w:val="en-US"/>
        </w:rPr>
        <w:t xml:space="preserve">The PSOC and coparenting </w:t>
      </w:r>
      <w:r w:rsidR="00321867" w:rsidRPr="000A6CFD">
        <w:rPr>
          <w:rFonts w:ascii="Times New Roman" w:hAnsi="Times New Roman" w:cs="Times New Roman"/>
          <w:sz w:val="24"/>
          <w:szCs w:val="24"/>
          <w:lang w:val="en-US"/>
        </w:rPr>
        <w:lastRenderedPageBreak/>
        <w:t>literatures are scant for twin families; we thus urge scholars to examine the questions to hand in other twin samples</w:t>
      </w:r>
      <w:r w:rsidR="00FF4AC1" w:rsidRPr="000A6CFD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A16CD" w:rsidRPr="000A6CF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21867" w:rsidRPr="000A6CFD">
        <w:rPr>
          <w:rFonts w:ascii="Times New Roman" w:hAnsi="Times New Roman" w:cs="Times New Roman"/>
          <w:sz w:val="24"/>
          <w:szCs w:val="24"/>
          <w:lang w:val="en-US"/>
        </w:rPr>
        <w:t xml:space="preserve">Further, </w:t>
      </w:r>
      <w:r w:rsidR="00350327" w:rsidRPr="000A6CFD">
        <w:rPr>
          <w:rFonts w:ascii="Times New Roman" w:hAnsi="Times New Roman" w:cs="Times New Roman"/>
          <w:sz w:val="24"/>
          <w:szCs w:val="24"/>
          <w:lang w:val="en-US"/>
        </w:rPr>
        <w:t>despite our dyadic multilevel analytic approach</w:t>
      </w:r>
      <w:r w:rsidR="005504D9" w:rsidRPr="000A6CFD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50327" w:rsidRPr="000A6CFD">
        <w:rPr>
          <w:rFonts w:ascii="Times New Roman" w:hAnsi="Times New Roman" w:cs="Times New Roman"/>
          <w:sz w:val="24"/>
          <w:szCs w:val="24"/>
          <w:lang w:val="en-US"/>
        </w:rPr>
        <w:t xml:space="preserve"> which </w:t>
      </w:r>
      <w:r w:rsidR="000A6CFD" w:rsidRPr="000A6CFD">
        <w:rPr>
          <w:rFonts w:ascii="Times New Roman" w:hAnsi="Times New Roman" w:cs="Times New Roman"/>
          <w:sz w:val="24"/>
          <w:szCs w:val="24"/>
          <w:lang w:val="en-US"/>
        </w:rPr>
        <w:t>maximizes</w:t>
      </w:r>
      <w:r w:rsidR="00350327" w:rsidRPr="000A6CFD">
        <w:rPr>
          <w:rFonts w:ascii="Times New Roman" w:hAnsi="Times New Roman" w:cs="Times New Roman"/>
          <w:sz w:val="24"/>
          <w:szCs w:val="24"/>
          <w:lang w:val="en-US"/>
        </w:rPr>
        <w:t xml:space="preserve"> the statistical power afforded by our sample, our power to detect interactions with parent gender may have been limited.</w:t>
      </w:r>
      <w:r w:rsidR="009A16CD" w:rsidRPr="000A6CF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0327" w:rsidRPr="000A6CFD">
        <w:rPr>
          <w:rFonts w:ascii="Times New Roman" w:hAnsi="Times New Roman" w:cs="Times New Roman"/>
          <w:sz w:val="24"/>
          <w:szCs w:val="24"/>
          <w:lang w:val="en-US"/>
        </w:rPr>
        <w:t>We</w:t>
      </w:r>
      <w:r w:rsidR="0097286D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ncourage replication of our findings </w:t>
      </w:r>
      <w:r w:rsidR="00524374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ithin economically diverse families, including families with </w:t>
      </w:r>
      <w:r w:rsidR="00524374" w:rsidRPr="000A6CFD">
        <w:rPr>
          <w:rFonts w:ascii="Times New Roman" w:hAnsi="Times New Roman" w:cs="Times New Roman"/>
          <w:sz w:val="24"/>
          <w:szCs w:val="24"/>
          <w:lang w:val="en-US"/>
        </w:rPr>
        <w:t>twins, non-twins and single children.</w:t>
      </w:r>
    </w:p>
    <w:p w14:paraId="18191BBE" w14:textId="7E91C03A" w:rsidR="00DF2313" w:rsidRPr="000A6CFD" w:rsidRDefault="00AB31D1" w:rsidP="0065294F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  <w:lang w:val="en-US"/>
        </w:rPr>
      </w:pPr>
      <w:r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ur findings highlight the </w:t>
      </w:r>
      <w:r w:rsidR="00FF4AC1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terconnectivity</w:t>
      </w:r>
      <w:r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f complex family processes.</w:t>
      </w:r>
      <w:r w:rsidR="009A16CD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FF4AC1" w:rsidRPr="000A6CF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s such, t</w:t>
      </w:r>
      <w:r w:rsidR="00FF4AC1" w:rsidRPr="000A6CFD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Pr="000A6CFD">
        <w:rPr>
          <w:rFonts w:ascii="Times New Roman" w:hAnsi="Times New Roman" w:cs="Times New Roman"/>
          <w:sz w:val="24"/>
          <w:szCs w:val="24"/>
          <w:lang w:val="en-US"/>
        </w:rPr>
        <w:t xml:space="preserve">potential </w:t>
      </w:r>
      <w:r w:rsidR="0047306C" w:rsidRPr="000A6CFD">
        <w:rPr>
          <w:rFonts w:ascii="Times New Roman" w:hAnsi="Times New Roman" w:cs="Times New Roman"/>
          <w:sz w:val="24"/>
          <w:szCs w:val="24"/>
          <w:lang w:val="en-US"/>
        </w:rPr>
        <w:t>clinical</w:t>
      </w:r>
      <w:r w:rsidR="00581083" w:rsidRPr="000A6CFD">
        <w:rPr>
          <w:rFonts w:ascii="Times New Roman" w:hAnsi="Times New Roman" w:cs="Times New Roman"/>
          <w:sz w:val="24"/>
          <w:szCs w:val="24"/>
          <w:lang w:val="en-US"/>
        </w:rPr>
        <w:t xml:space="preserve"> implications of the current work are that practitioners and interventions concerned with promoting PSOC – such an integral part of parental adjustment for both mothers and fathers – should pay due attention to the quality of coparenting as an important family context.</w:t>
      </w:r>
    </w:p>
    <w:p w14:paraId="315A470E" w14:textId="77777777" w:rsidR="001A559E" w:rsidRDefault="001A559E" w:rsidP="0065294F">
      <w:pPr>
        <w:spacing w:after="0" w:line="276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8B27F69" w14:textId="77777777" w:rsidR="00A57EC9" w:rsidRPr="0070583F" w:rsidRDefault="00A57EC9" w:rsidP="0065294F">
      <w:pPr>
        <w:spacing w:after="0" w:line="480" w:lineRule="auto"/>
        <w:ind w:firstLine="36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0583F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22CEC5E0" w14:textId="2EDA3F06" w:rsidR="00A57EC9" w:rsidRDefault="00A57EC9" w:rsidP="0065294F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D3821">
        <w:rPr>
          <w:rFonts w:ascii="Times New Roman" w:hAnsi="Times New Roman" w:cs="Times New Roman"/>
          <w:sz w:val="24"/>
          <w:szCs w:val="24"/>
        </w:rPr>
        <w:t xml:space="preserve">Ardelt, M., &amp; Eccles, J. S. (2001). Effects of mothers’ parental efficacy beliefs and promotive parenting strategies on inner-city youth. </w:t>
      </w:r>
      <w:r w:rsidRPr="000D3821">
        <w:rPr>
          <w:rFonts w:ascii="Times New Roman" w:hAnsi="Times New Roman" w:cs="Times New Roman"/>
          <w:i/>
          <w:sz w:val="24"/>
          <w:szCs w:val="24"/>
        </w:rPr>
        <w:t>Journal of Family Issues</w:t>
      </w:r>
      <w:r w:rsidRPr="000D3821">
        <w:rPr>
          <w:rFonts w:ascii="Times New Roman" w:hAnsi="Times New Roman" w:cs="Times New Roman"/>
          <w:sz w:val="24"/>
          <w:szCs w:val="24"/>
        </w:rPr>
        <w:t>, 22, 944–972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189D6F9" w14:textId="6094906A" w:rsidR="00A57EC9" w:rsidRPr="000D3821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ndura, A. (1977). </w:t>
      </w:r>
      <w:r w:rsidRPr="00EE3BE6">
        <w:rPr>
          <w:rFonts w:ascii="Times New Roman" w:hAnsi="Times New Roman" w:cs="Times New Roman"/>
          <w:sz w:val="24"/>
          <w:szCs w:val="24"/>
        </w:rPr>
        <w:t>Self-efficacy: toward a unifying theory of behavioral change. </w:t>
      </w:r>
      <w:r w:rsidR="00EB7DE1">
        <w:rPr>
          <w:rFonts w:ascii="Times New Roman" w:hAnsi="Times New Roman" w:cs="Times New Roman"/>
          <w:i/>
          <w:sz w:val="24"/>
          <w:szCs w:val="24"/>
        </w:rPr>
        <w:t xml:space="preserve">Psychological Review, </w:t>
      </w:r>
      <w:r w:rsidRPr="00EE3BE6">
        <w:rPr>
          <w:rFonts w:ascii="Times New Roman" w:hAnsi="Times New Roman" w:cs="Times New Roman"/>
          <w:i/>
          <w:sz w:val="24"/>
          <w:szCs w:val="24"/>
        </w:rPr>
        <w:t>84</w:t>
      </w:r>
      <w:r w:rsidRPr="00EE3BE6">
        <w:rPr>
          <w:rFonts w:ascii="Times New Roman" w:hAnsi="Times New Roman" w:cs="Times New Roman"/>
          <w:sz w:val="24"/>
          <w:szCs w:val="24"/>
        </w:rPr>
        <w:t>, 191</w:t>
      </w:r>
      <w:r>
        <w:rPr>
          <w:rFonts w:ascii="Times New Roman" w:hAnsi="Times New Roman" w:cs="Times New Roman"/>
          <w:sz w:val="24"/>
          <w:szCs w:val="24"/>
        </w:rPr>
        <w:t>-215</w:t>
      </w:r>
      <w:r w:rsidRPr="00EE3BE6">
        <w:rPr>
          <w:rFonts w:ascii="Times New Roman" w:hAnsi="Times New Roman" w:cs="Times New Roman"/>
          <w:sz w:val="24"/>
          <w:szCs w:val="24"/>
        </w:rPr>
        <w:t>.</w:t>
      </w:r>
    </w:p>
    <w:p w14:paraId="5008FBED" w14:textId="04072F16" w:rsidR="00A57EC9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D3821">
        <w:rPr>
          <w:rFonts w:ascii="Times New Roman" w:hAnsi="Times New Roman" w:cs="Times New Roman"/>
          <w:sz w:val="24"/>
          <w:szCs w:val="24"/>
        </w:rPr>
        <w:t>Boivin, M., Pérusse, D., Dionne, G., Saysset, V., Zoccolillo, M., Tarabulsy, G. M.,</w:t>
      </w:r>
      <w:r>
        <w:rPr>
          <w:rFonts w:ascii="Times New Roman" w:hAnsi="Times New Roman" w:cs="Times New Roman"/>
          <w:sz w:val="24"/>
          <w:szCs w:val="24"/>
        </w:rPr>
        <w:t xml:space="preserve"> Tremblay, N., &amp; </w:t>
      </w:r>
      <w:r w:rsidRPr="000D3821">
        <w:rPr>
          <w:rFonts w:ascii="Times New Roman" w:hAnsi="Times New Roman" w:cs="Times New Roman"/>
          <w:sz w:val="24"/>
          <w:szCs w:val="24"/>
        </w:rPr>
        <w:t xml:space="preserve">Tremblay, R. E. (2005). The genetic-environmental etiology of parents’ perceptions and self-assessed behaviours toward their 5-month-old infants in a large twin and singleton sample. </w:t>
      </w:r>
      <w:r w:rsidRPr="009A067D">
        <w:rPr>
          <w:rFonts w:ascii="Times New Roman" w:hAnsi="Times New Roman" w:cs="Times New Roman"/>
          <w:i/>
          <w:sz w:val="24"/>
          <w:szCs w:val="24"/>
        </w:rPr>
        <w:t>Journal of Child Psychology and Psychiatry, 46</w:t>
      </w:r>
      <w:r w:rsidRPr="000D3821">
        <w:rPr>
          <w:rFonts w:ascii="Times New Roman" w:hAnsi="Times New Roman" w:cs="Times New Roman"/>
          <w:sz w:val="24"/>
          <w:szCs w:val="24"/>
        </w:rPr>
        <w:t>, 612–630.</w:t>
      </w:r>
    </w:p>
    <w:p w14:paraId="691A4BC5" w14:textId="22A61DB6" w:rsidR="00A57EC9" w:rsidRPr="000D3821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D3821">
        <w:rPr>
          <w:rFonts w:ascii="Times New Roman" w:hAnsi="Times New Roman" w:cs="Times New Roman"/>
          <w:sz w:val="24"/>
          <w:szCs w:val="24"/>
        </w:rPr>
        <w:t xml:space="preserve">Cohen, S., &amp; Wills, T. A. (1985). Stress, social support, and the buffering hypothesis. </w:t>
      </w:r>
      <w:r w:rsidRPr="009A067D">
        <w:rPr>
          <w:rFonts w:ascii="Times New Roman" w:hAnsi="Times New Roman" w:cs="Times New Roman"/>
          <w:i/>
          <w:sz w:val="24"/>
          <w:szCs w:val="24"/>
        </w:rPr>
        <w:t>Psychological Bulletin, 98</w:t>
      </w:r>
      <w:r w:rsidRPr="000D3821">
        <w:rPr>
          <w:rFonts w:ascii="Times New Roman" w:hAnsi="Times New Roman" w:cs="Times New Roman"/>
          <w:sz w:val="24"/>
          <w:szCs w:val="24"/>
        </w:rPr>
        <w:t>, 310–</w:t>
      </w:r>
      <w:r>
        <w:rPr>
          <w:rFonts w:ascii="Times New Roman" w:hAnsi="Times New Roman" w:cs="Times New Roman"/>
          <w:sz w:val="24"/>
          <w:szCs w:val="24"/>
        </w:rPr>
        <w:t>357</w:t>
      </w:r>
      <w:r w:rsidRPr="000D3821">
        <w:rPr>
          <w:rFonts w:ascii="Times New Roman" w:hAnsi="Times New Roman" w:cs="Times New Roman"/>
          <w:sz w:val="24"/>
          <w:szCs w:val="24"/>
        </w:rPr>
        <w:t>.</w:t>
      </w:r>
    </w:p>
    <w:p w14:paraId="30D9A41A" w14:textId="77777777" w:rsidR="00A57EC9" w:rsidRPr="000D3821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D3821">
        <w:rPr>
          <w:rFonts w:ascii="Times New Roman" w:hAnsi="Times New Roman" w:cs="Times New Roman"/>
          <w:sz w:val="24"/>
          <w:szCs w:val="24"/>
        </w:rPr>
        <w:t>Cummings, E. M., Merrilees, C. E., &amp; George, M. W. (2010). Fathers, Marriages, and Families.</w:t>
      </w:r>
      <w:r>
        <w:rPr>
          <w:rFonts w:ascii="Times New Roman" w:hAnsi="Times New Roman" w:cs="Times New Roman"/>
          <w:sz w:val="24"/>
          <w:szCs w:val="24"/>
        </w:rPr>
        <w:t xml:space="preserve"> In M. E. Lamb (Ed.), </w:t>
      </w:r>
      <w:r w:rsidRPr="009A067D">
        <w:rPr>
          <w:rFonts w:ascii="Times New Roman" w:hAnsi="Times New Roman" w:cs="Times New Roman"/>
          <w:i/>
          <w:sz w:val="24"/>
          <w:szCs w:val="24"/>
        </w:rPr>
        <w:t>The Role of</w:t>
      </w:r>
      <w:r>
        <w:rPr>
          <w:rFonts w:ascii="Times New Roman" w:hAnsi="Times New Roman" w:cs="Times New Roman"/>
          <w:i/>
          <w:sz w:val="24"/>
          <w:szCs w:val="24"/>
        </w:rPr>
        <w:t xml:space="preserve"> the Father in Child Development </w:t>
      </w:r>
      <w:r w:rsidRPr="009A067D">
        <w:rPr>
          <w:rFonts w:ascii="Times New Roman" w:hAnsi="Times New Roman" w:cs="Times New Roman"/>
          <w:sz w:val="24"/>
          <w:szCs w:val="24"/>
        </w:rPr>
        <w:t>(pp. 154–17</w:t>
      </w:r>
      <w:r>
        <w:rPr>
          <w:rFonts w:ascii="Times New Roman" w:hAnsi="Times New Roman" w:cs="Times New Roman"/>
          <w:sz w:val="24"/>
          <w:szCs w:val="24"/>
        </w:rPr>
        <w:t>6). Hoboken, NJ: John Wiley &amp; Sons.</w:t>
      </w:r>
    </w:p>
    <w:p w14:paraId="4C933D70" w14:textId="6895DC04" w:rsidR="001306D0" w:rsidRDefault="001306D0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1306D0">
        <w:rPr>
          <w:rFonts w:ascii="Times New Roman" w:hAnsi="Times New Roman" w:cs="Times New Roman"/>
          <w:sz w:val="24"/>
          <w:szCs w:val="24"/>
        </w:rPr>
        <w:t>Damato, E. G., Anthony, M. K., &amp; Maloni, J. A. (2009). Correlates of negative and positive mood state in mothers of twins. </w:t>
      </w:r>
      <w:r w:rsidRPr="001306D0">
        <w:rPr>
          <w:rFonts w:ascii="Times New Roman" w:hAnsi="Times New Roman" w:cs="Times New Roman"/>
          <w:i/>
          <w:sz w:val="24"/>
          <w:szCs w:val="24"/>
        </w:rPr>
        <w:t xml:space="preserve">Journal of </w:t>
      </w:r>
      <w:r>
        <w:rPr>
          <w:rFonts w:ascii="Times New Roman" w:hAnsi="Times New Roman" w:cs="Times New Roman"/>
          <w:i/>
          <w:sz w:val="24"/>
          <w:szCs w:val="24"/>
        </w:rPr>
        <w:t>P</w:t>
      </w:r>
      <w:r w:rsidRPr="001306D0">
        <w:rPr>
          <w:rFonts w:ascii="Times New Roman" w:hAnsi="Times New Roman" w:cs="Times New Roman"/>
          <w:i/>
          <w:sz w:val="24"/>
          <w:szCs w:val="24"/>
        </w:rPr>
        <w:t xml:space="preserve">ediatric </w:t>
      </w:r>
      <w:r>
        <w:rPr>
          <w:rFonts w:ascii="Times New Roman" w:hAnsi="Times New Roman" w:cs="Times New Roman"/>
          <w:i/>
          <w:sz w:val="24"/>
          <w:szCs w:val="24"/>
        </w:rPr>
        <w:t>N</w:t>
      </w:r>
      <w:r w:rsidRPr="001306D0">
        <w:rPr>
          <w:rFonts w:ascii="Times New Roman" w:hAnsi="Times New Roman" w:cs="Times New Roman"/>
          <w:i/>
          <w:sz w:val="24"/>
          <w:szCs w:val="24"/>
        </w:rPr>
        <w:t>ursing</w:t>
      </w:r>
      <w:r w:rsidR="00EB7DE1">
        <w:rPr>
          <w:rFonts w:ascii="Times New Roman" w:hAnsi="Times New Roman" w:cs="Times New Roman"/>
          <w:sz w:val="24"/>
          <w:szCs w:val="24"/>
        </w:rPr>
        <w:t xml:space="preserve">, </w:t>
      </w:r>
      <w:r w:rsidRPr="001306D0">
        <w:rPr>
          <w:rFonts w:ascii="Times New Roman" w:hAnsi="Times New Roman" w:cs="Times New Roman"/>
          <w:i/>
          <w:sz w:val="24"/>
          <w:szCs w:val="24"/>
        </w:rPr>
        <w:t>24</w:t>
      </w:r>
      <w:r w:rsidRPr="001306D0">
        <w:rPr>
          <w:rFonts w:ascii="Times New Roman" w:hAnsi="Times New Roman" w:cs="Times New Roman"/>
          <w:sz w:val="24"/>
          <w:szCs w:val="24"/>
        </w:rPr>
        <w:t>, 369-377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87943A0" w14:textId="77777777" w:rsidR="00A57EC9" w:rsidRPr="000D3821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B1090">
        <w:rPr>
          <w:rFonts w:ascii="Times New Roman" w:hAnsi="Times New Roman" w:cs="Times New Roman"/>
          <w:sz w:val="24"/>
          <w:szCs w:val="24"/>
        </w:rPr>
        <w:t xml:space="preserve">Dickie, J. R. (1987). Interrelationships within the mother-father-infant triad. In P. Berman &amp; F. Pedersen (Eds.), </w:t>
      </w:r>
      <w:r w:rsidRPr="00AC3FA8">
        <w:rPr>
          <w:rFonts w:ascii="Times New Roman" w:hAnsi="Times New Roman" w:cs="Times New Roman"/>
          <w:i/>
          <w:sz w:val="24"/>
          <w:szCs w:val="24"/>
        </w:rPr>
        <w:t xml:space="preserve">Men’s transition to parenthood: Longitudinal studies of early family experience </w:t>
      </w:r>
      <w:r w:rsidRPr="006B1090">
        <w:rPr>
          <w:rFonts w:ascii="Times New Roman" w:hAnsi="Times New Roman" w:cs="Times New Roman"/>
          <w:sz w:val="24"/>
          <w:szCs w:val="24"/>
        </w:rPr>
        <w:t>(pp. 113–143). Hillsdale</w:t>
      </w:r>
      <w:r>
        <w:rPr>
          <w:rFonts w:ascii="Times New Roman" w:hAnsi="Times New Roman" w:cs="Times New Roman"/>
          <w:sz w:val="24"/>
          <w:szCs w:val="24"/>
        </w:rPr>
        <w:t>, NJ: Erlbaum.</w:t>
      </w:r>
    </w:p>
    <w:p w14:paraId="4F242438" w14:textId="77777777" w:rsidR="00A57EC9" w:rsidRPr="000D3821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D3821">
        <w:rPr>
          <w:rFonts w:ascii="Times New Roman" w:hAnsi="Times New Roman" w:cs="Times New Roman"/>
          <w:sz w:val="24"/>
          <w:szCs w:val="24"/>
        </w:rPr>
        <w:t xml:space="preserve">Eyberg, S. M., Colvin, A., &amp; Adams, C. D. (1999). </w:t>
      </w:r>
      <w:r w:rsidRPr="005353F7">
        <w:rPr>
          <w:rFonts w:ascii="Times New Roman" w:hAnsi="Times New Roman" w:cs="Times New Roman"/>
          <w:i/>
          <w:sz w:val="24"/>
          <w:szCs w:val="24"/>
        </w:rPr>
        <w:t>Eyberg Child Behavior Inventory and Sutter-Eyberg School Inventory: Professional manual.</w:t>
      </w:r>
      <w:r w:rsidRPr="000D3821">
        <w:rPr>
          <w:rFonts w:ascii="Times New Roman" w:hAnsi="Times New Roman" w:cs="Times New Roman"/>
          <w:sz w:val="24"/>
          <w:szCs w:val="24"/>
        </w:rPr>
        <w:t xml:space="preserve"> Odessa, FL: Psychological Assessment Resources.</w:t>
      </w:r>
    </w:p>
    <w:p w14:paraId="388E630B" w14:textId="77777777" w:rsidR="00A57EC9" w:rsidRPr="000D3821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D3821">
        <w:rPr>
          <w:rFonts w:ascii="Times New Roman" w:hAnsi="Times New Roman" w:cs="Times New Roman"/>
          <w:sz w:val="24"/>
          <w:szCs w:val="24"/>
        </w:rPr>
        <w:lastRenderedPageBreak/>
        <w:t xml:space="preserve">Eyberg, S. M., &amp; Pincus, D. (1999). </w:t>
      </w:r>
      <w:r w:rsidRPr="005353F7">
        <w:rPr>
          <w:rFonts w:ascii="Times New Roman" w:hAnsi="Times New Roman" w:cs="Times New Roman"/>
          <w:i/>
          <w:sz w:val="24"/>
          <w:szCs w:val="24"/>
        </w:rPr>
        <w:t>Eyberg Child Behavior Inventory and Sutter-Eyberg Student Behavior Inventory-Revised: Professional manual.</w:t>
      </w:r>
      <w:r w:rsidRPr="000D38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dessa, FL: </w:t>
      </w:r>
      <w:r w:rsidRPr="000D3821">
        <w:rPr>
          <w:rFonts w:ascii="Times New Roman" w:hAnsi="Times New Roman" w:cs="Times New Roman"/>
          <w:sz w:val="24"/>
          <w:szCs w:val="24"/>
        </w:rPr>
        <w:t>Psychological Assessment Resources.</w:t>
      </w:r>
    </w:p>
    <w:p w14:paraId="497A69A6" w14:textId="18C86BA2" w:rsidR="00A57EC9" w:rsidRPr="000D3821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D3821">
        <w:rPr>
          <w:rFonts w:ascii="Times New Roman" w:hAnsi="Times New Roman" w:cs="Times New Roman"/>
          <w:sz w:val="24"/>
          <w:szCs w:val="24"/>
        </w:rPr>
        <w:t xml:space="preserve">Feinberg, M. E. (2002). Coparenting and the transition to parenthood: A framework for prevention. </w:t>
      </w:r>
      <w:r w:rsidRPr="005353F7">
        <w:rPr>
          <w:rFonts w:ascii="Times New Roman" w:hAnsi="Times New Roman" w:cs="Times New Roman"/>
          <w:i/>
          <w:sz w:val="24"/>
          <w:szCs w:val="24"/>
        </w:rPr>
        <w:t>Clinical Child and Family Psychology Review, 5</w:t>
      </w:r>
      <w:r w:rsidRPr="000D3821">
        <w:rPr>
          <w:rFonts w:ascii="Times New Roman" w:hAnsi="Times New Roman" w:cs="Times New Roman"/>
          <w:sz w:val="24"/>
          <w:szCs w:val="24"/>
        </w:rPr>
        <w:t>, 173–195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833D82C" w14:textId="5BD5DD13" w:rsidR="00A57EC9" w:rsidRPr="000D3821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D3821">
        <w:rPr>
          <w:rFonts w:ascii="Times New Roman" w:hAnsi="Times New Roman" w:cs="Times New Roman"/>
          <w:sz w:val="24"/>
          <w:szCs w:val="24"/>
        </w:rPr>
        <w:t xml:space="preserve">Feinberg, M. E. (2003). The internal structure and ecological context of coparenting: A framework for research and intervention. </w:t>
      </w:r>
      <w:r w:rsidRPr="005353F7">
        <w:rPr>
          <w:rFonts w:ascii="Times New Roman" w:hAnsi="Times New Roman" w:cs="Times New Roman"/>
          <w:i/>
          <w:sz w:val="24"/>
          <w:szCs w:val="24"/>
        </w:rPr>
        <w:t>Parenting: Science and Practice, 3</w:t>
      </w:r>
      <w:r w:rsidRPr="000D3821">
        <w:rPr>
          <w:rFonts w:ascii="Times New Roman" w:hAnsi="Times New Roman" w:cs="Times New Roman"/>
          <w:sz w:val="24"/>
          <w:szCs w:val="24"/>
        </w:rPr>
        <w:t>, 95–131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7F90C23" w14:textId="244598BA" w:rsidR="00A57EC9" w:rsidRPr="000D3821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D3821">
        <w:rPr>
          <w:rFonts w:ascii="Times New Roman" w:hAnsi="Times New Roman" w:cs="Times New Roman"/>
          <w:sz w:val="24"/>
          <w:szCs w:val="24"/>
        </w:rPr>
        <w:t xml:space="preserve">Feinberg, M. E., Brown, L. D., &amp; Kan, M. L. (2012). A multi-domain self-report measure of coparenting. </w:t>
      </w:r>
      <w:r w:rsidRPr="005353F7">
        <w:rPr>
          <w:rFonts w:ascii="Times New Roman" w:hAnsi="Times New Roman" w:cs="Times New Roman"/>
          <w:i/>
          <w:sz w:val="24"/>
          <w:szCs w:val="24"/>
        </w:rPr>
        <w:t>Parenting, 12</w:t>
      </w:r>
      <w:r w:rsidRPr="000D3821">
        <w:rPr>
          <w:rFonts w:ascii="Times New Roman" w:hAnsi="Times New Roman" w:cs="Times New Roman"/>
          <w:sz w:val="24"/>
          <w:szCs w:val="24"/>
        </w:rPr>
        <w:t>, 1–21.</w:t>
      </w:r>
    </w:p>
    <w:p w14:paraId="28539A2B" w14:textId="259BE25D" w:rsidR="00A57EC9" w:rsidRPr="000D3821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D3821">
        <w:rPr>
          <w:rFonts w:ascii="Times New Roman" w:hAnsi="Times New Roman" w:cs="Times New Roman"/>
          <w:sz w:val="24"/>
          <w:szCs w:val="24"/>
        </w:rPr>
        <w:t xml:space="preserve">Feinberg, M. E., Jones, D. E., Kan, M. L., &amp; Goslin, M. C. (2010). Effects of family foundations on parents and children: 3.5 years after baseline. </w:t>
      </w:r>
      <w:r w:rsidRPr="005353F7">
        <w:rPr>
          <w:rFonts w:ascii="Times New Roman" w:hAnsi="Times New Roman" w:cs="Times New Roman"/>
          <w:i/>
          <w:sz w:val="24"/>
          <w:szCs w:val="24"/>
        </w:rPr>
        <w:t>Journal of Family Psychology, 24</w:t>
      </w:r>
      <w:r w:rsidRPr="000D3821">
        <w:rPr>
          <w:rFonts w:ascii="Times New Roman" w:hAnsi="Times New Roman" w:cs="Times New Roman"/>
          <w:sz w:val="24"/>
          <w:szCs w:val="24"/>
        </w:rPr>
        <w:t>, 532–</w:t>
      </w:r>
      <w:r>
        <w:rPr>
          <w:rFonts w:ascii="Times New Roman" w:hAnsi="Times New Roman" w:cs="Times New Roman"/>
          <w:sz w:val="24"/>
          <w:szCs w:val="24"/>
        </w:rPr>
        <w:t>542</w:t>
      </w:r>
      <w:r w:rsidRPr="000D3821">
        <w:rPr>
          <w:rFonts w:ascii="Times New Roman" w:hAnsi="Times New Roman" w:cs="Times New Roman"/>
          <w:sz w:val="24"/>
          <w:szCs w:val="24"/>
        </w:rPr>
        <w:t>.</w:t>
      </w:r>
    </w:p>
    <w:p w14:paraId="2A4E3C6A" w14:textId="46FB092C" w:rsidR="00A57EC9" w:rsidRPr="000D3821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D3821">
        <w:rPr>
          <w:rFonts w:ascii="Times New Roman" w:hAnsi="Times New Roman" w:cs="Times New Roman"/>
          <w:sz w:val="24"/>
          <w:szCs w:val="24"/>
        </w:rPr>
        <w:t xml:space="preserve">Goshen-Gottstein, E. R. (1980). The mothering of twins, triplets and quadruplets. </w:t>
      </w:r>
      <w:r w:rsidRPr="005353F7">
        <w:rPr>
          <w:rFonts w:ascii="Times New Roman" w:hAnsi="Times New Roman" w:cs="Times New Roman"/>
          <w:i/>
          <w:sz w:val="24"/>
          <w:szCs w:val="24"/>
        </w:rPr>
        <w:t>Psychiatry, 43</w:t>
      </w:r>
      <w:r w:rsidRPr="000D3821">
        <w:rPr>
          <w:rFonts w:ascii="Times New Roman" w:hAnsi="Times New Roman" w:cs="Times New Roman"/>
          <w:sz w:val="24"/>
          <w:szCs w:val="24"/>
        </w:rPr>
        <w:t>, 189–204.</w:t>
      </w:r>
    </w:p>
    <w:p w14:paraId="16706B5A" w14:textId="279BB374" w:rsidR="00A57EC9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D3821">
        <w:rPr>
          <w:rFonts w:ascii="Times New Roman" w:hAnsi="Times New Roman" w:cs="Times New Roman"/>
          <w:sz w:val="24"/>
          <w:szCs w:val="24"/>
        </w:rPr>
        <w:t xml:space="preserve">Johnston, C., &amp; Mash, E. J. (1989). A measure of parenting satisfaction and efficacy. </w:t>
      </w:r>
      <w:r w:rsidRPr="005353F7">
        <w:rPr>
          <w:rFonts w:ascii="Times New Roman" w:hAnsi="Times New Roman" w:cs="Times New Roman"/>
          <w:i/>
          <w:sz w:val="24"/>
          <w:szCs w:val="24"/>
        </w:rPr>
        <w:t>Journal of Clinical Child Psychology, 18</w:t>
      </w:r>
      <w:r w:rsidRPr="000D3821">
        <w:rPr>
          <w:rFonts w:ascii="Times New Roman" w:hAnsi="Times New Roman" w:cs="Times New Roman"/>
          <w:sz w:val="24"/>
          <w:szCs w:val="24"/>
        </w:rPr>
        <w:t>, 167–175.</w:t>
      </w:r>
    </w:p>
    <w:p w14:paraId="71D3220D" w14:textId="091D4277" w:rsidR="00A57EC9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EE3BE6">
        <w:rPr>
          <w:rFonts w:ascii="Times New Roman" w:hAnsi="Times New Roman" w:cs="Times New Roman"/>
          <w:sz w:val="24"/>
          <w:szCs w:val="24"/>
        </w:rPr>
        <w:t>Jones, T. L., &amp; Prinz, R. J. (2005). Potential roles of parental self-efficacy in parent and child adjustment: A review. </w:t>
      </w:r>
      <w:r w:rsidRPr="00EE3BE6">
        <w:rPr>
          <w:rFonts w:ascii="Times New Roman" w:hAnsi="Times New Roman" w:cs="Times New Roman"/>
          <w:i/>
          <w:sz w:val="24"/>
          <w:szCs w:val="24"/>
        </w:rPr>
        <w:t>Clinical Psychology Review</w:t>
      </w:r>
      <w:r w:rsidRPr="00EE3BE6">
        <w:rPr>
          <w:rFonts w:ascii="Times New Roman" w:hAnsi="Times New Roman" w:cs="Times New Roman"/>
          <w:sz w:val="24"/>
          <w:szCs w:val="24"/>
        </w:rPr>
        <w:t>,</w:t>
      </w:r>
      <w:r w:rsidRPr="00EE3BE6">
        <w:rPr>
          <w:rFonts w:ascii="Times New Roman" w:hAnsi="Times New Roman" w:cs="Times New Roman"/>
          <w:i/>
          <w:sz w:val="24"/>
          <w:szCs w:val="24"/>
        </w:rPr>
        <w:t> 25</w:t>
      </w:r>
      <w:r w:rsidRPr="00EE3BE6">
        <w:rPr>
          <w:rFonts w:ascii="Times New Roman" w:hAnsi="Times New Roman" w:cs="Times New Roman"/>
          <w:sz w:val="24"/>
          <w:szCs w:val="24"/>
        </w:rPr>
        <w:t>, 341-363.</w:t>
      </w:r>
    </w:p>
    <w:p w14:paraId="12CBE500" w14:textId="428B8C99" w:rsidR="00C04872" w:rsidRDefault="00C04872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04872">
        <w:rPr>
          <w:rFonts w:ascii="Times New Roman" w:hAnsi="Times New Roman" w:cs="Times New Roman"/>
          <w:sz w:val="24"/>
          <w:szCs w:val="24"/>
        </w:rPr>
        <w:t>Latham, R. M., Mark, K. M., &amp; Oliver, B. R. (2017). A harsh parenting team? Maternal reports of coparenting and coercive parenting interact in association with children's disruptive behaviour. </w:t>
      </w:r>
      <w:r w:rsidRPr="00902DAD">
        <w:rPr>
          <w:rFonts w:ascii="Times New Roman" w:hAnsi="Times New Roman" w:cs="Times New Roman"/>
          <w:i/>
          <w:sz w:val="24"/>
          <w:szCs w:val="24"/>
        </w:rPr>
        <w:t>Journal of Child Psychology and Psychiatry</w:t>
      </w:r>
      <w:r w:rsidRPr="00C04872">
        <w:rPr>
          <w:rFonts w:ascii="Times New Roman" w:hAnsi="Times New Roman" w:cs="Times New Roman"/>
          <w:sz w:val="24"/>
          <w:szCs w:val="24"/>
        </w:rPr>
        <w:t>, </w:t>
      </w:r>
      <w:r w:rsidRPr="00902DAD">
        <w:rPr>
          <w:rFonts w:ascii="Times New Roman" w:hAnsi="Times New Roman" w:cs="Times New Roman"/>
          <w:i/>
          <w:sz w:val="24"/>
          <w:szCs w:val="24"/>
        </w:rPr>
        <w:t>58</w:t>
      </w:r>
      <w:r w:rsidRPr="00C04872">
        <w:rPr>
          <w:rFonts w:ascii="Times New Roman" w:hAnsi="Times New Roman" w:cs="Times New Roman"/>
          <w:sz w:val="24"/>
          <w:szCs w:val="24"/>
        </w:rPr>
        <w:t>, 603-611.</w:t>
      </w:r>
      <w:r w:rsidR="00902DA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685F4A3" w14:textId="7F37678D" w:rsidR="00E303F0" w:rsidRDefault="00E303F0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E303F0">
        <w:rPr>
          <w:rFonts w:ascii="Times New Roman" w:hAnsi="Times New Roman" w:cs="Times New Roman"/>
          <w:sz w:val="24"/>
          <w:szCs w:val="24"/>
        </w:rPr>
        <w:t>Leonard, L. G., &amp; Denton, J. (2006). Preparation for parenting multiple birth children. </w:t>
      </w:r>
      <w:r w:rsidRPr="00E303F0">
        <w:rPr>
          <w:rFonts w:ascii="Times New Roman" w:hAnsi="Times New Roman" w:cs="Times New Roman"/>
          <w:i/>
          <w:sz w:val="24"/>
          <w:szCs w:val="24"/>
        </w:rPr>
        <w:t>Early Human Development</w:t>
      </w:r>
      <w:r w:rsidRPr="00E303F0">
        <w:rPr>
          <w:rFonts w:ascii="Times New Roman" w:hAnsi="Times New Roman" w:cs="Times New Roman"/>
          <w:sz w:val="24"/>
          <w:szCs w:val="24"/>
        </w:rPr>
        <w:t>, </w:t>
      </w:r>
      <w:r w:rsidRPr="00E303F0">
        <w:rPr>
          <w:rFonts w:ascii="Times New Roman" w:hAnsi="Times New Roman" w:cs="Times New Roman"/>
          <w:i/>
          <w:sz w:val="24"/>
          <w:szCs w:val="24"/>
        </w:rPr>
        <w:t>82</w:t>
      </w:r>
      <w:r w:rsidRPr="00E303F0">
        <w:rPr>
          <w:rFonts w:ascii="Times New Roman" w:hAnsi="Times New Roman" w:cs="Times New Roman"/>
          <w:sz w:val="24"/>
          <w:szCs w:val="24"/>
        </w:rPr>
        <w:t>, 371-378.</w:t>
      </w:r>
    </w:p>
    <w:p w14:paraId="377E4FD9" w14:textId="29E2C41F" w:rsidR="00E303F0" w:rsidRDefault="00E303F0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E303F0">
        <w:rPr>
          <w:rFonts w:ascii="Times New Roman" w:hAnsi="Times New Roman" w:cs="Times New Roman"/>
          <w:sz w:val="24"/>
          <w:szCs w:val="24"/>
        </w:rPr>
        <w:lastRenderedPageBreak/>
        <w:t xml:space="preserve">Lutz, K. F., Burnson, C., Hane, A., Samuelson, A., Maleck, S., &amp; Poehlmann, J. (2012). Parenting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E303F0">
        <w:rPr>
          <w:rFonts w:ascii="Times New Roman" w:hAnsi="Times New Roman" w:cs="Times New Roman"/>
          <w:sz w:val="24"/>
          <w:szCs w:val="24"/>
        </w:rPr>
        <w:t xml:space="preserve">tress,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E303F0">
        <w:rPr>
          <w:rFonts w:ascii="Times New Roman" w:hAnsi="Times New Roman" w:cs="Times New Roman"/>
          <w:sz w:val="24"/>
          <w:szCs w:val="24"/>
        </w:rPr>
        <w:t xml:space="preserve">ocial </w:t>
      </w:r>
      <w:r>
        <w:rPr>
          <w:rFonts w:ascii="Times New Roman" w:hAnsi="Times New Roman" w:cs="Times New Roman"/>
          <w:sz w:val="24"/>
          <w:szCs w:val="24"/>
        </w:rPr>
        <w:t>support, and m</w:t>
      </w:r>
      <w:r w:rsidRPr="00E303F0">
        <w:rPr>
          <w:rFonts w:ascii="Times New Roman" w:hAnsi="Times New Roman" w:cs="Times New Roman"/>
          <w:sz w:val="24"/>
          <w:szCs w:val="24"/>
        </w:rPr>
        <w:t>other</w:t>
      </w:r>
      <w:r w:rsidR="0091439E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child in</w:t>
      </w:r>
      <w:r w:rsidRPr="00E303F0">
        <w:rPr>
          <w:rFonts w:ascii="Times New Roman" w:hAnsi="Times New Roman" w:cs="Times New Roman"/>
          <w:sz w:val="24"/>
          <w:szCs w:val="24"/>
        </w:rPr>
        <w:t xml:space="preserve">teractions in </w:t>
      </w:r>
      <w:r>
        <w:rPr>
          <w:rFonts w:ascii="Times New Roman" w:hAnsi="Times New Roman" w:cs="Times New Roman"/>
          <w:sz w:val="24"/>
          <w:szCs w:val="24"/>
        </w:rPr>
        <w:t>f</w:t>
      </w:r>
      <w:r w:rsidRPr="00E303F0">
        <w:rPr>
          <w:rFonts w:ascii="Times New Roman" w:hAnsi="Times New Roman" w:cs="Times New Roman"/>
          <w:sz w:val="24"/>
          <w:szCs w:val="24"/>
        </w:rPr>
        <w:t xml:space="preserve">amilies of 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E303F0">
        <w:rPr>
          <w:rFonts w:ascii="Times New Roman" w:hAnsi="Times New Roman" w:cs="Times New Roman"/>
          <w:sz w:val="24"/>
          <w:szCs w:val="24"/>
        </w:rPr>
        <w:t xml:space="preserve">ultiple and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E303F0">
        <w:rPr>
          <w:rFonts w:ascii="Times New Roman" w:hAnsi="Times New Roman" w:cs="Times New Roman"/>
          <w:sz w:val="24"/>
          <w:szCs w:val="24"/>
        </w:rPr>
        <w:t xml:space="preserve">ingleton 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E303F0">
        <w:rPr>
          <w:rFonts w:ascii="Times New Roman" w:hAnsi="Times New Roman" w:cs="Times New Roman"/>
          <w:sz w:val="24"/>
          <w:szCs w:val="24"/>
        </w:rPr>
        <w:t xml:space="preserve">reterm 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E303F0">
        <w:rPr>
          <w:rFonts w:ascii="Times New Roman" w:hAnsi="Times New Roman" w:cs="Times New Roman"/>
          <w:sz w:val="24"/>
          <w:szCs w:val="24"/>
        </w:rPr>
        <w:t>oddlers. </w:t>
      </w:r>
      <w:r w:rsidRPr="00E303F0">
        <w:rPr>
          <w:rFonts w:ascii="Times New Roman" w:hAnsi="Times New Roman" w:cs="Times New Roman"/>
          <w:i/>
          <w:sz w:val="24"/>
          <w:szCs w:val="24"/>
        </w:rPr>
        <w:t>Family Relations</w:t>
      </w:r>
      <w:r w:rsidRPr="00E303F0">
        <w:rPr>
          <w:rFonts w:ascii="Times New Roman" w:hAnsi="Times New Roman" w:cs="Times New Roman"/>
          <w:sz w:val="24"/>
          <w:szCs w:val="24"/>
        </w:rPr>
        <w:t>,</w:t>
      </w:r>
      <w:r w:rsidRPr="00E303F0">
        <w:rPr>
          <w:rFonts w:ascii="Times New Roman" w:hAnsi="Times New Roman" w:cs="Times New Roman"/>
          <w:i/>
          <w:sz w:val="24"/>
          <w:szCs w:val="24"/>
        </w:rPr>
        <w:t> 61</w:t>
      </w:r>
      <w:r w:rsidRPr="00E303F0">
        <w:rPr>
          <w:rFonts w:ascii="Times New Roman" w:hAnsi="Times New Roman" w:cs="Times New Roman"/>
          <w:sz w:val="24"/>
          <w:szCs w:val="24"/>
        </w:rPr>
        <w:t>, 642-656.</w:t>
      </w:r>
    </w:p>
    <w:p w14:paraId="41E32F05" w14:textId="77777777" w:rsidR="00A57EC9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ytton, H. (1980). </w:t>
      </w:r>
      <w:r w:rsidRPr="008565D2">
        <w:rPr>
          <w:rFonts w:ascii="Times New Roman" w:hAnsi="Times New Roman" w:cs="Times New Roman"/>
          <w:i/>
          <w:sz w:val="24"/>
          <w:szCs w:val="24"/>
        </w:rPr>
        <w:t>Parent-child interaction: The socialization process observed in twin and singleton families</w:t>
      </w:r>
      <w:r>
        <w:rPr>
          <w:rFonts w:ascii="Times New Roman" w:hAnsi="Times New Roman" w:cs="Times New Roman"/>
          <w:sz w:val="24"/>
          <w:szCs w:val="24"/>
        </w:rPr>
        <w:t>. New York: Plenum Press</w:t>
      </w:r>
    </w:p>
    <w:p w14:paraId="7A966A36" w14:textId="5177428F" w:rsidR="00BE17B4" w:rsidRDefault="00BE17B4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cHale, J. P., &amp; Irace, K. (2011). Coparenting in diverse family systems. In J.P. McHale &amp; K. M. Lindahl (Eds.), </w:t>
      </w:r>
      <w:r w:rsidRPr="00BE17B4">
        <w:rPr>
          <w:rFonts w:ascii="Times New Roman" w:hAnsi="Times New Roman" w:cs="Times New Roman"/>
          <w:i/>
          <w:sz w:val="24"/>
          <w:szCs w:val="24"/>
        </w:rPr>
        <w:t>Coparenting: A conceptual and clinical examination of family systems (pp. 15-37).</w:t>
      </w:r>
      <w:r>
        <w:rPr>
          <w:rFonts w:ascii="Times New Roman" w:hAnsi="Times New Roman" w:cs="Times New Roman"/>
          <w:sz w:val="24"/>
          <w:szCs w:val="24"/>
        </w:rPr>
        <w:t xml:space="preserve"> Washington, DC: American Psychological Association.</w:t>
      </w:r>
    </w:p>
    <w:p w14:paraId="438F9A4C" w14:textId="11F4AA68" w:rsidR="00A57EC9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D3821">
        <w:rPr>
          <w:rFonts w:ascii="Times New Roman" w:hAnsi="Times New Roman" w:cs="Times New Roman"/>
          <w:sz w:val="24"/>
          <w:szCs w:val="24"/>
        </w:rPr>
        <w:t xml:space="preserve">Merrifield, K. A., &amp; Gamble, W. C. (2013). Associations </w:t>
      </w:r>
      <w:r>
        <w:rPr>
          <w:rFonts w:ascii="Times New Roman" w:hAnsi="Times New Roman" w:cs="Times New Roman"/>
          <w:sz w:val="24"/>
          <w:szCs w:val="24"/>
        </w:rPr>
        <w:t>among marital q</w:t>
      </w:r>
      <w:r w:rsidRPr="000D3821">
        <w:rPr>
          <w:rFonts w:ascii="Times New Roman" w:hAnsi="Times New Roman" w:cs="Times New Roman"/>
          <w:sz w:val="24"/>
          <w:szCs w:val="24"/>
        </w:rPr>
        <w:t xml:space="preserve">ualities,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0D3821">
        <w:rPr>
          <w:rFonts w:ascii="Times New Roman" w:hAnsi="Times New Roman" w:cs="Times New Roman"/>
          <w:sz w:val="24"/>
          <w:szCs w:val="24"/>
        </w:rPr>
        <w:t xml:space="preserve">upportive and 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0D3821">
        <w:rPr>
          <w:rFonts w:ascii="Times New Roman" w:hAnsi="Times New Roman" w:cs="Times New Roman"/>
          <w:sz w:val="24"/>
          <w:szCs w:val="24"/>
        </w:rPr>
        <w:t xml:space="preserve">ndermining </w:t>
      </w:r>
      <w:r>
        <w:rPr>
          <w:rFonts w:ascii="Times New Roman" w:hAnsi="Times New Roman" w:cs="Times New Roman"/>
          <w:sz w:val="24"/>
          <w:szCs w:val="24"/>
        </w:rPr>
        <w:t>c</w:t>
      </w:r>
      <w:r w:rsidRPr="000D3821">
        <w:rPr>
          <w:rFonts w:ascii="Times New Roman" w:hAnsi="Times New Roman" w:cs="Times New Roman"/>
          <w:sz w:val="24"/>
          <w:szCs w:val="24"/>
        </w:rPr>
        <w:t xml:space="preserve">oparenting, and </w:t>
      </w:r>
      <w:r>
        <w:rPr>
          <w:rFonts w:ascii="Times New Roman" w:hAnsi="Times New Roman" w:cs="Times New Roman"/>
          <w:sz w:val="24"/>
          <w:szCs w:val="24"/>
        </w:rPr>
        <w:t>parenting self-efficacy testing spillover and stress-buffering p</w:t>
      </w:r>
      <w:r w:rsidRPr="000D3821">
        <w:rPr>
          <w:rFonts w:ascii="Times New Roman" w:hAnsi="Times New Roman" w:cs="Times New Roman"/>
          <w:sz w:val="24"/>
          <w:szCs w:val="24"/>
        </w:rPr>
        <w:t xml:space="preserve">rocesses. </w:t>
      </w:r>
      <w:r w:rsidRPr="005353F7">
        <w:rPr>
          <w:rFonts w:ascii="Times New Roman" w:hAnsi="Times New Roman" w:cs="Times New Roman"/>
          <w:i/>
          <w:sz w:val="24"/>
          <w:szCs w:val="24"/>
        </w:rPr>
        <w:t>Journal of Family Issues, 34</w:t>
      </w:r>
      <w:r w:rsidRPr="000D3821">
        <w:rPr>
          <w:rFonts w:ascii="Times New Roman" w:hAnsi="Times New Roman" w:cs="Times New Roman"/>
          <w:sz w:val="24"/>
          <w:szCs w:val="24"/>
        </w:rPr>
        <w:t>, 510–533.</w:t>
      </w:r>
    </w:p>
    <w:p w14:paraId="040FCD92" w14:textId="77777777" w:rsidR="00A57EC9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ffice for National Statistics (2011). </w:t>
      </w:r>
      <w:r w:rsidRPr="00AC3FA8">
        <w:rPr>
          <w:rFonts w:ascii="Times New Roman" w:hAnsi="Times New Roman" w:cs="Times New Roman"/>
          <w:i/>
          <w:sz w:val="24"/>
          <w:szCs w:val="24"/>
        </w:rPr>
        <w:t>The effects of taxes and benefits on household income.</w:t>
      </w:r>
      <w:r>
        <w:rPr>
          <w:rFonts w:ascii="Times New Roman" w:hAnsi="Times New Roman" w:cs="Times New Roman"/>
          <w:sz w:val="24"/>
          <w:szCs w:val="24"/>
        </w:rPr>
        <w:t xml:space="preserve"> London: Author.</w:t>
      </w:r>
    </w:p>
    <w:p w14:paraId="1478E3E6" w14:textId="3C52CD4B" w:rsidR="00A57EC9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ffice for National Statistics (2014). </w:t>
      </w:r>
      <w:r w:rsidRPr="00AC3FA8">
        <w:rPr>
          <w:rFonts w:ascii="Times New Roman" w:hAnsi="Times New Roman" w:cs="Times New Roman"/>
          <w:i/>
          <w:sz w:val="24"/>
          <w:szCs w:val="24"/>
        </w:rPr>
        <w:t>Local area analysis of qualifications across England and Wales.</w:t>
      </w:r>
      <w:r>
        <w:rPr>
          <w:rFonts w:ascii="Times New Roman" w:hAnsi="Times New Roman" w:cs="Times New Roman"/>
          <w:sz w:val="24"/>
          <w:szCs w:val="24"/>
        </w:rPr>
        <w:t xml:space="preserve"> London: Author.</w:t>
      </w:r>
    </w:p>
    <w:p w14:paraId="05889537" w14:textId="38EE27B7" w:rsidR="008B3676" w:rsidRDefault="00A57EC9" w:rsidP="008B3676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D3821">
        <w:rPr>
          <w:rFonts w:ascii="Times New Roman" w:hAnsi="Times New Roman" w:cs="Times New Roman"/>
          <w:sz w:val="24"/>
          <w:szCs w:val="24"/>
        </w:rPr>
        <w:t xml:space="preserve">Olivennes, F., Golombok, S., Ramogida, C., Rust, J., &amp; Team, F.-U. (2005). Behavioral and cognitive development as well as family functioning of twins conceived by assisted reproduction: findings from a large population study. </w:t>
      </w:r>
      <w:r w:rsidRPr="005353F7">
        <w:rPr>
          <w:rFonts w:ascii="Times New Roman" w:hAnsi="Times New Roman" w:cs="Times New Roman"/>
          <w:i/>
          <w:sz w:val="24"/>
          <w:szCs w:val="24"/>
        </w:rPr>
        <w:t>Fertility and Sterility, 84</w:t>
      </w:r>
      <w:r w:rsidRPr="000D3821">
        <w:rPr>
          <w:rFonts w:ascii="Times New Roman" w:hAnsi="Times New Roman" w:cs="Times New Roman"/>
          <w:sz w:val="24"/>
          <w:szCs w:val="24"/>
        </w:rPr>
        <w:t>, 725–733.</w:t>
      </w:r>
    </w:p>
    <w:p w14:paraId="247C249C" w14:textId="135617E9" w:rsidR="00A57EC9" w:rsidRDefault="00A57EC9" w:rsidP="008B3676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565D2">
        <w:rPr>
          <w:rFonts w:ascii="Times New Roman" w:hAnsi="Times New Roman" w:cs="Times New Roman"/>
          <w:sz w:val="24"/>
          <w:szCs w:val="24"/>
        </w:rPr>
        <w:t>Paulussen-Hoogeboom, M. C., Stams, G. J. J., Hermanns, J., &amp; Peetsma, T. T. (2007). Child negative emotionality and parenting from infancy to preschool: A meta-analytic review. </w:t>
      </w:r>
      <w:r w:rsidRPr="008565D2">
        <w:rPr>
          <w:rFonts w:ascii="Times New Roman" w:hAnsi="Times New Roman" w:cs="Times New Roman"/>
          <w:i/>
          <w:sz w:val="24"/>
          <w:szCs w:val="24"/>
        </w:rPr>
        <w:t>Developmental Psychology, 43</w:t>
      </w:r>
      <w:r w:rsidRPr="008565D2">
        <w:rPr>
          <w:rFonts w:ascii="Times New Roman" w:hAnsi="Times New Roman" w:cs="Times New Roman"/>
          <w:sz w:val="24"/>
          <w:szCs w:val="24"/>
        </w:rPr>
        <w:t>, 438</w:t>
      </w:r>
      <w:r>
        <w:rPr>
          <w:rFonts w:ascii="Times New Roman" w:hAnsi="Times New Roman" w:cs="Times New Roman"/>
          <w:sz w:val="24"/>
          <w:szCs w:val="24"/>
        </w:rPr>
        <w:t>-453</w:t>
      </w:r>
      <w:r w:rsidRPr="008565D2">
        <w:rPr>
          <w:rFonts w:ascii="Times New Roman" w:hAnsi="Times New Roman" w:cs="Times New Roman"/>
          <w:sz w:val="24"/>
          <w:szCs w:val="24"/>
        </w:rPr>
        <w:t>.</w:t>
      </w:r>
    </w:p>
    <w:p w14:paraId="49953E8D" w14:textId="38188A05" w:rsidR="00A57EC9" w:rsidRPr="000D3821" w:rsidRDefault="00A57EC9" w:rsidP="00A57EC9">
      <w:pPr>
        <w:autoSpaceDE w:val="0"/>
        <w:autoSpaceDN w:val="0"/>
        <w:adjustRightInd w:val="0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D3821">
        <w:rPr>
          <w:rFonts w:ascii="Times New Roman" w:hAnsi="Times New Roman" w:cs="Times New Roman"/>
          <w:sz w:val="24"/>
          <w:szCs w:val="24"/>
        </w:rPr>
        <w:lastRenderedPageBreak/>
        <w:t xml:space="preserve">Pinto, T. M., Figueiredo, B., Pinheiro, L. L., &amp; Canário, C. (2016). Fathers’ parenting self-efficacy during the transition to parenthood. </w:t>
      </w:r>
      <w:r w:rsidRPr="002C446F">
        <w:rPr>
          <w:rFonts w:ascii="Times New Roman" w:hAnsi="Times New Roman" w:cs="Times New Roman"/>
          <w:i/>
          <w:sz w:val="24"/>
          <w:szCs w:val="24"/>
        </w:rPr>
        <w:t>Journal of Reproductive and Infant Psychology</w:t>
      </w:r>
      <w:r w:rsidRPr="006B1090">
        <w:rPr>
          <w:rFonts w:ascii="Times New Roman" w:hAnsi="Times New Roman" w:cs="Times New Roman"/>
          <w:sz w:val="24"/>
          <w:szCs w:val="24"/>
        </w:rPr>
        <w:t>, 34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0D38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343</w:t>
      </w:r>
      <w:r w:rsidRPr="000D3821">
        <w:rPr>
          <w:rFonts w:ascii="Times New Roman" w:hAnsi="Times New Roman" w:cs="Times New Roman"/>
          <w:sz w:val="24"/>
          <w:szCs w:val="24"/>
        </w:rPr>
        <w:t>–</w:t>
      </w:r>
      <w:r>
        <w:rPr>
          <w:rFonts w:ascii="Times New Roman" w:hAnsi="Times New Roman" w:cs="Times New Roman"/>
          <w:sz w:val="24"/>
          <w:szCs w:val="24"/>
        </w:rPr>
        <w:t>355</w:t>
      </w:r>
      <w:r w:rsidRPr="000D3821">
        <w:rPr>
          <w:rFonts w:ascii="Times New Roman" w:hAnsi="Times New Roman" w:cs="Times New Roman"/>
          <w:sz w:val="24"/>
          <w:szCs w:val="24"/>
        </w:rPr>
        <w:t>.</w:t>
      </w:r>
    </w:p>
    <w:p w14:paraId="7D8D84CE" w14:textId="10BCA72F" w:rsidR="00A57EC9" w:rsidRDefault="00A57EC9" w:rsidP="00A57EC9">
      <w:pPr>
        <w:autoSpaceDE w:val="0"/>
        <w:autoSpaceDN w:val="0"/>
        <w:adjustRightInd w:val="0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B1090">
        <w:rPr>
          <w:rFonts w:ascii="Times New Roman" w:hAnsi="Times New Roman" w:cs="Times New Roman"/>
          <w:sz w:val="24"/>
          <w:szCs w:val="24"/>
        </w:rPr>
        <w:t xml:space="preserve">Price, T.S., Freeman, B., Craig, I., Petrill, S.A., Ebersole, L., &amp; Plomin, R. (2000). Infant zygosity can be assigned by parental report questionnaire data. </w:t>
      </w:r>
      <w:r w:rsidRPr="006B1090">
        <w:rPr>
          <w:rFonts w:ascii="Times New Roman" w:hAnsi="Times New Roman" w:cs="Times New Roman"/>
          <w:i/>
          <w:sz w:val="24"/>
          <w:szCs w:val="24"/>
        </w:rPr>
        <w:t>Twin Research</w:t>
      </w:r>
      <w:r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Pr="006B1090">
        <w:rPr>
          <w:rFonts w:ascii="Times New Roman" w:hAnsi="Times New Roman" w:cs="Times New Roman"/>
          <w:i/>
          <w:sz w:val="24"/>
          <w:szCs w:val="24"/>
        </w:rPr>
        <w:t>3</w:t>
      </w:r>
      <w:r w:rsidRPr="006B1090">
        <w:rPr>
          <w:rFonts w:ascii="Times New Roman" w:hAnsi="Times New Roman" w:cs="Times New Roman"/>
          <w:sz w:val="24"/>
          <w:szCs w:val="24"/>
        </w:rPr>
        <w:t>, 129–133.</w:t>
      </w:r>
    </w:p>
    <w:p w14:paraId="392CCE05" w14:textId="64C96DEF" w:rsidR="00A57EC9" w:rsidRPr="000D3821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D3821">
        <w:rPr>
          <w:rFonts w:ascii="Times New Roman" w:hAnsi="Times New Roman" w:cs="Times New Roman"/>
          <w:sz w:val="24"/>
          <w:szCs w:val="24"/>
        </w:rPr>
        <w:t xml:space="preserve">Ponomartchouk, D., &amp; Bouchard, G. (2015). New mothers’ sense of competence: predictors and outcomes. </w:t>
      </w:r>
      <w:r w:rsidRPr="005353F7">
        <w:rPr>
          <w:rFonts w:ascii="Times New Roman" w:hAnsi="Times New Roman" w:cs="Times New Roman"/>
          <w:i/>
          <w:sz w:val="24"/>
          <w:szCs w:val="24"/>
        </w:rPr>
        <w:t>Journal of Child and Family Studies, 24</w:t>
      </w:r>
      <w:r w:rsidRPr="000D3821">
        <w:rPr>
          <w:rFonts w:ascii="Times New Roman" w:hAnsi="Times New Roman" w:cs="Times New Roman"/>
          <w:sz w:val="24"/>
          <w:szCs w:val="24"/>
        </w:rPr>
        <w:t>, 1977–1986.</w:t>
      </w:r>
    </w:p>
    <w:p w14:paraId="06E860F9" w14:textId="06E8FD3A" w:rsidR="00A57EC9" w:rsidRPr="000D3821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D3821">
        <w:rPr>
          <w:rFonts w:ascii="Times New Roman" w:hAnsi="Times New Roman" w:cs="Times New Roman"/>
          <w:sz w:val="24"/>
          <w:szCs w:val="24"/>
        </w:rPr>
        <w:t xml:space="preserve">Salari, R., Wells, M. B., &amp; Sarkadi, A. (2014). Child behaviour problems, parenting behaviours and parental adjustment in mothers and fathers in Sweden. Scandinavian </w:t>
      </w:r>
      <w:r w:rsidRPr="005353F7">
        <w:rPr>
          <w:rFonts w:ascii="Times New Roman" w:hAnsi="Times New Roman" w:cs="Times New Roman"/>
          <w:i/>
          <w:sz w:val="24"/>
          <w:szCs w:val="24"/>
        </w:rPr>
        <w:t>Journal of Public Health, 42</w:t>
      </w:r>
      <w:r>
        <w:rPr>
          <w:rFonts w:ascii="Times New Roman" w:hAnsi="Times New Roman" w:cs="Times New Roman"/>
          <w:sz w:val="24"/>
          <w:szCs w:val="24"/>
        </w:rPr>
        <w:t>, 547</w:t>
      </w:r>
      <w:r w:rsidRPr="000D3821">
        <w:rPr>
          <w:rFonts w:ascii="Times New Roman" w:hAnsi="Times New Roman" w:cs="Times New Roman"/>
          <w:sz w:val="24"/>
          <w:szCs w:val="24"/>
        </w:rPr>
        <w:t>–</w:t>
      </w:r>
      <w:r w:rsidR="00F038F4">
        <w:rPr>
          <w:rFonts w:ascii="Times New Roman" w:hAnsi="Times New Roman" w:cs="Times New Roman"/>
          <w:sz w:val="24"/>
          <w:szCs w:val="24"/>
        </w:rPr>
        <w:t>553.</w:t>
      </w:r>
    </w:p>
    <w:p w14:paraId="1BDCEB0E" w14:textId="5314B2E8" w:rsidR="00A57EC9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D3821">
        <w:rPr>
          <w:rFonts w:ascii="Times New Roman" w:hAnsi="Times New Roman" w:cs="Times New Roman"/>
          <w:sz w:val="24"/>
          <w:szCs w:val="24"/>
        </w:rPr>
        <w:t xml:space="preserve">Schoppe-Sullivan, S. J., Brown, G. L., Cannon, E. A., Mangelsdorf, S. C., &amp; Sokolowski, M. S. (2008). Maternal gatekeeping, coparenting quality, and fathering behavior in families with infants. </w:t>
      </w:r>
      <w:r w:rsidRPr="006B1090">
        <w:rPr>
          <w:rFonts w:ascii="Times New Roman" w:hAnsi="Times New Roman" w:cs="Times New Roman"/>
          <w:i/>
          <w:sz w:val="24"/>
          <w:szCs w:val="24"/>
        </w:rPr>
        <w:t>Journal of Family Psychology, 22</w:t>
      </w:r>
      <w:r w:rsidRPr="000D3821">
        <w:rPr>
          <w:rFonts w:ascii="Times New Roman" w:hAnsi="Times New Roman" w:cs="Times New Roman"/>
          <w:sz w:val="24"/>
          <w:szCs w:val="24"/>
        </w:rPr>
        <w:t>, 389–</w:t>
      </w:r>
      <w:r>
        <w:rPr>
          <w:rFonts w:ascii="Times New Roman" w:hAnsi="Times New Roman" w:cs="Times New Roman"/>
          <w:sz w:val="24"/>
          <w:szCs w:val="24"/>
        </w:rPr>
        <w:t>398</w:t>
      </w:r>
      <w:r w:rsidR="00F038F4">
        <w:rPr>
          <w:rFonts w:ascii="Times New Roman" w:hAnsi="Times New Roman" w:cs="Times New Roman"/>
          <w:sz w:val="24"/>
          <w:szCs w:val="24"/>
        </w:rPr>
        <w:t>.</w:t>
      </w:r>
    </w:p>
    <w:p w14:paraId="05322D37" w14:textId="60783C88" w:rsidR="00A57EC9" w:rsidRPr="000D3821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D382E">
        <w:rPr>
          <w:rFonts w:ascii="Times New Roman" w:hAnsi="Times New Roman" w:cs="Times New Roman"/>
          <w:sz w:val="24"/>
          <w:szCs w:val="24"/>
        </w:rPr>
        <w:t>Schoppe-Sullivan, S. J., Mangelsdorf, S. C., Brown, G. L., &amp; Sokolowski, M. S. (2007). Goodness-of-fit in family context: Infant temperament, marital quality, and early coparenting behavior. </w:t>
      </w:r>
      <w:r w:rsidRPr="004D382E">
        <w:rPr>
          <w:rFonts w:ascii="Times New Roman" w:hAnsi="Times New Roman" w:cs="Times New Roman"/>
          <w:i/>
          <w:sz w:val="24"/>
          <w:szCs w:val="24"/>
        </w:rPr>
        <w:t>Infant Behavior and Development, 30</w:t>
      </w:r>
      <w:r w:rsidRPr="004D382E">
        <w:rPr>
          <w:rFonts w:ascii="Times New Roman" w:hAnsi="Times New Roman" w:cs="Times New Roman"/>
          <w:sz w:val="24"/>
          <w:szCs w:val="24"/>
        </w:rPr>
        <w:t>, 82-96.</w:t>
      </w:r>
    </w:p>
    <w:p w14:paraId="70FD4223" w14:textId="2DFF3225" w:rsidR="00A57EC9" w:rsidRPr="000D3821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D3821">
        <w:rPr>
          <w:rFonts w:ascii="Times New Roman" w:hAnsi="Times New Roman" w:cs="Times New Roman"/>
          <w:sz w:val="24"/>
          <w:szCs w:val="24"/>
        </w:rPr>
        <w:t xml:space="preserve">Slagt, M., Deković, M., de Haan, A. D., van den Akker, A. L., &amp; Prinzie, P. (2012). Longitudinal associations between mothers’ and fathers’ sense of competence and children’s externalizing problems: The mediating role of parenting. </w:t>
      </w:r>
      <w:r w:rsidRPr="006B1090">
        <w:rPr>
          <w:rFonts w:ascii="Times New Roman" w:hAnsi="Times New Roman" w:cs="Times New Roman"/>
          <w:i/>
          <w:sz w:val="24"/>
          <w:szCs w:val="24"/>
        </w:rPr>
        <w:t>Developmental Psychology, 48</w:t>
      </w:r>
      <w:r w:rsidRPr="000D3821">
        <w:rPr>
          <w:rFonts w:ascii="Times New Roman" w:hAnsi="Times New Roman" w:cs="Times New Roman"/>
          <w:sz w:val="24"/>
          <w:szCs w:val="24"/>
        </w:rPr>
        <w:t>, 1554–</w:t>
      </w:r>
      <w:r>
        <w:rPr>
          <w:rFonts w:ascii="Times New Roman" w:hAnsi="Times New Roman" w:cs="Times New Roman"/>
          <w:sz w:val="24"/>
          <w:szCs w:val="24"/>
        </w:rPr>
        <w:t>1562</w:t>
      </w:r>
      <w:r w:rsidRPr="000D3821">
        <w:rPr>
          <w:rFonts w:ascii="Times New Roman" w:hAnsi="Times New Roman" w:cs="Times New Roman"/>
          <w:sz w:val="24"/>
          <w:szCs w:val="24"/>
        </w:rPr>
        <w:t>.</w:t>
      </w:r>
    </w:p>
    <w:p w14:paraId="3EDF2A88" w14:textId="7A8EC28E" w:rsidR="00A57EC9" w:rsidRPr="008932D9" w:rsidRDefault="00A57EC9" w:rsidP="00A57EC9">
      <w:pPr>
        <w:spacing w:line="480" w:lineRule="auto"/>
        <w:ind w:left="720" w:hanging="720"/>
      </w:pPr>
      <w:r w:rsidRPr="000D3821">
        <w:rPr>
          <w:rFonts w:ascii="Times New Roman" w:hAnsi="Times New Roman" w:cs="Times New Roman"/>
          <w:sz w:val="24"/>
          <w:szCs w:val="24"/>
        </w:rPr>
        <w:t xml:space="preserve">Solmeyer, A. R., &amp; Feinberg, M. E. (2011). Mother and father adjustment during early parenthood: The roles of infant temperament and coparenting relationship quality. </w:t>
      </w:r>
      <w:r w:rsidRPr="006B1090">
        <w:rPr>
          <w:rFonts w:ascii="Times New Roman" w:hAnsi="Times New Roman" w:cs="Times New Roman"/>
          <w:i/>
          <w:sz w:val="24"/>
          <w:szCs w:val="24"/>
        </w:rPr>
        <w:t>Infant Behavior and Development, 34</w:t>
      </w:r>
      <w:r w:rsidRPr="000D3821">
        <w:rPr>
          <w:rFonts w:ascii="Times New Roman" w:hAnsi="Times New Roman" w:cs="Times New Roman"/>
          <w:sz w:val="24"/>
          <w:szCs w:val="24"/>
        </w:rPr>
        <w:t>, 504–514.</w:t>
      </w:r>
    </w:p>
    <w:p w14:paraId="59A6313F" w14:textId="77777777" w:rsidR="00A57EC9" w:rsidRDefault="00A57EC9" w:rsidP="00A57EC9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D3821">
        <w:rPr>
          <w:rFonts w:ascii="Times New Roman" w:hAnsi="Times New Roman" w:cs="Times New Roman"/>
          <w:sz w:val="24"/>
          <w:szCs w:val="24"/>
        </w:rPr>
        <w:lastRenderedPageBreak/>
        <w:t xml:space="preserve">Turner, R. J., &amp; Turner, J. B. (1999). Social integration and </w:t>
      </w:r>
      <w:r w:rsidRPr="00AC3FA8">
        <w:rPr>
          <w:rFonts w:ascii="Times New Roman" w:hAnsi="Times New Roman" w:cs="Times New Roman"/>
          <w:sz w:val="24"/>
          <w:szCs w:val="24"/>
        </w:rPr>
        <w:t xml:space="preserve">support. In C. S. Aneshensel &amp; J. C. Phelan (EDs.), </w:t>
      </w:r>
      <w:r w:rsidRPr="00AC3FA8">
        <w:rPr>
          <w:rFonts w:ascii="Times New Roman" w:hAnsi="Times New Roman" w:cs="Times New Roman"/>
          <w:i/>
          <w:sz w:val="24"/>
          <w:szCs w:val="24"/>
        </w:rPr>
        <w:t>Handbook of the sociology of mental health</w:t>
      </w:r>
      <w:r w:rsidRPr="00AC3FA8">
        <w:rPr>
          <w:rFonts w:ascii="Times New Roman" w:hAnsi="Times New Roman" w:cs="Times New Roman"/>
          <w:sz w:val="24"/>
          <w:szCs w:val="24"/>
        </w:rPr>
        <w:t xml:space="preserve"> (pp</w:t>
      </w:r>
      <w:r w:rsidRPr="000D3821">
        <w:rPr>
          <w:rFonts w:ascii="Times New Roman" w:hAnsi="Times New Roman" w:cs="Times New Roman"/>
          <w:sz w:val="24"/>
          <w:szCs w:val="24"/>
        </w:rPr>
        <w:t>. 301–319).</w:t>
      </w:r>
      <w:r>
        <w:rPr>
          <w:rFonts w:ascii="Times New Roman" w:hAnsi="Times New Roman" w:cs="Times New Roman"/>
          <w:sz w:val="24"/>
          <w:szCs w:val="24"/>
        </w:rPr>
        <w:t xml:space="preserve"> New York: Kluwer Academic / Plenum Publishers.</w:t>
      </w:r>
      <w:r w:rsidRPr="000D382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7BC3326" w14:textId="4CC49CC0" w:rsidR="00A57EC9" w:rsidRDefault="00A57EC9" w:rsidP="00A57EC9">
      <w:pPr>
        <w:pStyle w:val="CommentText"/>
        <w:spacing w:line="480" w:lineRule="auto"/>
        <w:ind w:left="709" w:hanging="709"/>
        <w:rPr>
          <w:rFonts w:ascii="Times New Roman" w:hAnsi="Times New Roman" w:cs="Times New Roman"/>
          <w:sz w:val="24"/>
          <w:szCs w:val="24"/>
          <w:lang w:val="en-GB"/>
        </w:rPr>
      </w:pPr>
      <w:r w:rsidRPr="00686F0D">
        <w:rPr>
          <w:rFonts w:ascii="Times New Roman" w:hAnsi="Times New Roman" w:cs="Times New Roman"/>
          <w:sz w:val="24"/>
          <w:szCs w:val="24"/>
          <w:lang w:val="en-GB"/>
        </w:rPr>
        <w:t xml:space="preserve">van Eldik, W.M., Prinzie, P., Deković, M. &amp; de Haan, A.D. </w:t>
      </w:r>
      <w:r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686F0D">
        <w:rPr>
          <w:rFonts w:ascii="Times New Roman" w:hAnsi="Times New Roman" w:cs="Times New Roman"/>
          <w:sz w:val="24"/>
          <w:szCs w:val="24"/>
          <w:lang w:val="en-GB"/>
        </w:rPr>
        <w:t>2017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). </w:t>
      </w:r>
      <w:r w:rsidRPr="00686F0D">
        <w:rPr>
          <w:rFonts w:ascii="Times New Roman" w:hAnsi="Times New Roman" w:cs="Times New Roman"/>
          <w:sz w:val="24"/>
          <w:szCs w:val="24"/>
          <w:lang w:val="en-GB"/>
        </w:rPr>
        <w:t>Longitudinal associations between marital stress and externalizing behavior: Does parental sense of competence mediate processes? </w:t>
      </w:r>
      <w:r w:rsidRPr="00686F0D">
        <w:rPr>
          <w:rFonts w:ascii="Times New Roman" w:hAnsi="Times New Roman" w:cs="Times New Roman"/>
          <w:i/>
          <w:sz w:val="24"/>
          <w:szCs w:val="24"/>
          <w:lang w:val="en-GB"/>
        </w:rPr>
        <w:t>Journal of Family Psychology, 31</w:t>
      </w:r>
      <w:r w:rsidRPr="00686F0D">
        <w:rPr>
          <w:rFonts w:ascii="Times New Roman" w:hAnsi="Times New Roman" w:cs="Times New Roman"/>
          <w:sz w:val="24"/>
          <w:szCs w:val="24"/>
          <w:lang w:val="en-GB"/>
        </w:rPr>
        <w:t>, 420-430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14:paraId="2E359533" w14:textId="0AE69FF5" w:rsidR="0070583F" w:rsidRDefault="0070583F" w:rsidP="0013625C">
      <w:pPr>
        <w:pStyle w:val="CommentText"/>
        <w:spacing w:line="480" w:lineRule="auto"/>
        <w:ind w:left="709" w:hanging="709"/>
        <w:rPr>
          <w:rFonts w:ascii="Times New Roman" w:hAnsi="Times New Roman" w:cs="Times New Roman"/>
          <w:sz w:val="24"/>
          <w:szCs w:val="24"/>
        </w:rPr>
        <w:sectPr w:rsidR="0070583F" w:rsidSect="007557E5">
          <w:headerReference w:type="default" r:id="rId12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8A98358" w14:textId="77777777" w:rsidR="00F23DB6" w:rsidRPr="00C56D66" w:rsidRDefault="001677BE" w:rsidP="001677BE">
      <w:pPr>
        <w:pStyle w:val="Caption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lastRenderedPageBreak/>
        <w:t xml:space="preserve">Table 1 </w:t>
      </w:r>
    </w:p>
    <w:p w14:paraId="7A209B2F" w14:textId="1C0885EA" w:rsidR="001677BE" w:rsidRPr="00C56D66" w:rsidRDefault="001677BE" w:rsidP="001677BE">
      <w:pPr>
        <w:pStyle w:val="Caption"/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 xml:space="preserve">Descriptive </w:t>
      </w:r>
      <w:r w:rsidR="00A52974"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>S</w:t>
      </w:r>
      <w:r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 xml:space="preserve">tatistics and </w:t>
      </w:r>
      <w:r w:rsidR="00A52974"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>C</w:t>
      </w:r>
      <w:r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 xml:space="preserve">orrelations for all </w:t>
      </w:r>
      <w:r w:rsidR="00A52974"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>S</w:t>
      </w:r>
      <w:r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 xml:space="preserve">tudy </w:t>
      </w:r>
      <w:r w:rsidR="00A52974"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>V</w:t>
      </w:r>
      <w:r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>ariables</w:t>
      </w:r>
    </w:p>
    <w:p w14:paraId="4FEE6092" w14:textId="77777777" w:rsidR="001677BE" w:rsidRPr="00C56D66" w:rsidRDefault="001677BE" w:rsidP="001677BE">
      <w:pPr>
        <w:rPr>
          <w:lang w:val="en-US"/>
        </w:rPr>
      </w:pPr>
    </w:p>
    <w:tbl>
      <w:tblPr>
        <w:tblStyle w:val="TableGridLight1"/>
        <w:tblW w:w="14334" w:type="dxa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936"/>
        <w:gridCol w:w="1027"/>
        <w:gridCol w:w="1028"/>
        <w:gridCol w:w="1027"/>
        <w:gridCol w:w="1150"/>
        <w:gridCol w:w="1027"/>
        <w:gridCol w:w="1028"/>
        <w:gridCol w:w="1028"/>
        <w:gridCol w:w="1027"/>
        <w:gridCol w:w="1028"/>
        <w:gridCol w:w="1028"/>
      </w:tblGrid>
      <w:tr w:rsidR="001677BE" w:rsidRPr="00C56D66" w14:paraId="183D5E49" w14:textId="77777777" w:rsidTr="00126860">
        <w:tc>
          <w:tcPr>
            <w:tcW w:w="3936" w:type="dxa"/>
            <w:tcBorders>
              <w:top w:val="single" w:sz="4" w:space="0" w:color="auto"/>
              <w:bottom w:val="single" w:sz="4" w:space="0" w:color="auto"/>
            </w:tcBorders>
          </w:tcPr>
          <w:p w14:paraId="06FB9CAE" w14:textId="77777777" w:rsidR="001677BE" w:rsidRPr="00C56D66" w:rsidRDefault="001677BE" w:rsidP="0012686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7" w:type="dxa"/>
            <w:tcBorders>
              <w:top w:val="single" w:sz="4" w:space="0" w:color="auto"/>
              <w:bottom w:val="single" w:sz="4" w:space="0" w:color="auto"/>
            </w:tcBorders>
          </w:tcPr>
          <w:p w14:paraId="7DB6784E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an</w:t>
            </w:r>
          </w:p>
        </w:tc>
        <w:tc>
          <w:tcPr>
            <w:tcW w:w="1028" w:type="dxa"/>
            <w:tcBorders>
              <w:top w:val="single" w:sz="4" w:space="0" w:color="auto"/>
              <w:bottom w:val="single" w:sz="4" w:space="0" w:color="auto"/>
            </w:tcBorders>
          </w:tcPr>
          <w:p w14:paraId="5C3231E9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D</w:t>
            </w:r>
          </w:p>
        </w:tc>
        <w:tc>
          <w:tcPr>
            <w:tcW w:w="1027" w:type="dxa"/>
            <w:tcBorders>
              <w:top w:val="single" w:sz="4" w:space="0" w:color="auto"/>
              <w:bottom w:val="single" w:sz="4" w:space="0" w:color="auto"/>
            </w:tcBorders>
          </w:tcPr>
          <w:p w14:paraId="0CB18EF0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in</w:t>
            </w:r>
          </w:p>
        </w:tc>
        <w:tc>
          <w:tcPr>
            <w:tcW w:w="1150" w:type="dxa"/>
            <w:tcBorders>
              <w:top w:val="single" w:sz="4" w:space="0" w:color="auto"/>
              <w:bottom w:val="single" w:sz="4" w:space="0" w:color="auto"/>
            </w:tcBorders>
          </w:tcPr>
          <w:p w14:paraId="12C5581E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x</w:t>
            </w:r>
          </w:p>
        </w:tc>
        <w:tc>
          <w:tcPr>
            <w:tcW w:w="1027" w:type="dxa"/>
            <w:tcBorders>
              <w:top w:val="single" w:sz="4" w:space="0" w:color="auto"/>
              <w:bottom w:val="single" w:sz="4" w:space="0" w:color="auto"/>
            </w:tcBorders>
          </w:tcPr>
          <w:p w14:paraId="37D242F4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28" w:type="dxa"/>
            <w:tcBorders>
              <w:top w:val="single" w:sz="4" w:space="0" w:color="auto"/>
              <w:bottom w:val="single" w:sz="4" w:space="0" w:color="auto"/>
            </w:tcBorders>
          </w:tcPr>
          <w:p w14:paraId="185F4C21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028" w:type="dxa"/>
            <w:tcBorders>
              <w:top w:val="single" w:sz="4" w:space="0" w:color="auto"/>
              <w:bottom w:val="single" w:sz="4" w:space="0" w:color="auto"/>
            </w:tcBorders>
          </w:tcPr>
          <w:p w14:paraId="1AF85E64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027" w:type="dxa"/>
            <w:tcBorders>
              <w:top w:val="single" w:sz="4" w:space="0" w:color="auto"/>
              <w:bottom w:val="single" w:sz="4" w:space="0" w:color="auto"/>
            </w:tcBorders>
          </w:tcPr>
          <w:p w14:paraId="4549D1FC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1028" w:type="dxa"/>
            <w:tcBorders>
              <w:top w:val="single" w:sz="4" w:space="0" w:color="auto"/>
              <w:bottom w:val="single" w:sz="4" w:space="0" w:color="auto"/>
            </w:tcBorders>
          </w:tcPr>
          <w:p w14:paraId="3C09781B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1028" w:type="dxa"/>
            <w:tcBorders>
              <w:top w:val="single" w:sz="4" w:space="0" w:color="auto"/>
              <w:bottom w:val="single" w:sz="4" w:space="0" w:color="auto"/>
            </w:tcBorders>
          </w:tcPr>
          <w:p w14:paraId="52516931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</w:tr>
      <w:tr w:rsidR="001677BE" w:rsidRPr="00C56D66" w14:paraId="6EC448E2" w14:textId="77777777" w:rsidTr="00126860">
        <w:tc>
          <w:tcPr>
            <w:tcW w:w="3936" w:type="dxa"/>
            <w:tcBorders>
              <w:top w:val="single" w:sz="4" w:space="0" w:color="auto"/>
            </w:tcBorders>
          </w:tcPr>
          <w:p w14:paraId="0556D610" w14:textId="77777777" w:rsidR="001677BE" w:rsidRPr="00C56D66" w:rsidRDefault="001677BE" w:rsidP="0012686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other-reported:</w:t>
            </w:r>
          </w:p>
        </w:tc>
        <w:tc>
          <w:tcPr>
            <w:tcW w:w="1027" w:type="dxa"/>
            <w:tcBorders>
              <w:top w:val="single" w:sz="4" w:space="0" w:color="auto"/>
            </w:tcBorders>
          </w:tcPr>
          <w:p w14:paraId="6F5ED87C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8" w:type="dxa"/>
            <w:tcBorders>
              <w:top w:val="single" w:sz="4" w:space="0" w:color="auto"/>
            </w:tcBorders>
          </w:tcPr>
          <w:p w14:paraId="24A4017D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7" w:type="dxa"/>
            <w:tcBorders>
              <w:top w:val="single" w:sz="4" w:space="0" w:color="auto"/>
            </w:tcBorders>
          </w:tcPr>
          <w:p w14:paraId="42D9D660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150" w:type="dxa"/>
            <w:tcBorders>
              <w:top w:val="single" w:sz="4" w:space="0" w:color="auto"/>
            </w:tcBorders>
          </w:tcPr>
          <w:p w14:paraId="3A020308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7" w:type="dxa"/>
            <w:tcBorders>
              <w:top w:val="single" w:sz="4" w:space="0" w:color="auto"/>
            </w:tcBorders>
          </w:tcPr>
          <w:p w14:paraId="7A3B21CB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8" w:type="dxa"/>
            <w:tcBorders>
              <w:top w:val="single" w:sz="4" w:space="0" w:color="auto"/>
            </w:tcBorders>
          </w:tcPr>
          <w:p w14:paraId="498C6B6C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8" w:type="dxa"/>
            <w:tcBorders>
              <w:top w:val="single" w:sz="4" w:space="0" w:color="auto"/>
            </w:tcBorders>
          </w:tcPr>
          <w:p w14:paraId="2B01DFAF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7" w:type="dxa"/>
            <w:tcBorders>
              <w:top w:val="single" w:sz="4" w:space="0" w:color="auto"/>
            </w:tcBorders>
          </w:tcPr>
          <w:p w14:paraId="01EF0110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8" w:type="dxa"/>
            <w:tcBorders>
              <w:top w:val="single" w:sz="4" w:space="0" w:color="auto"/>
            </w:tcBorders>
          </w:tcPr>
          <w:p w14:paraId="4908770A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8" w:type="dxa"/>
            <w:tcBorders>
              <w:top w:val="single" w:sz="4" w:space="0" w:color="auto"/>
            </w:tcBorders>
          </w:tcPr>
          <w:p w14:paraId="64CB8543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1677BE" w:rsidRPr="00C56D66" w14:paraId="0806EC4C" w14:textId="77777777" w:rsidTr="00126860">
        <w:tc>
          <w:tcPr>
            <w:tcW w:w="3936" w:type="dxa"/>
          </w:tcPr>
          <w:p w14:paraId="7B2CF55E" w14:textId="77777777" w:rsidR="001677BE" w:rsidRPr="00C56D66" w:rsidRDefault="001677BE" w:rsidP="001677BE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renting sense of competence</w:t>
            </w:r>
          </w:p>
        </w:tc>
        <w:tc>
          <w:tcPr>
            <w:tcW w:w="1027" w:type="dxa"/>
          </w:tcPr>
          <w:p w14:paraId="06CE0D50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36</w:t>
            </w:r>
          </w:p>
        </w:tc>
        <w:tc>
          <w:tcPr>
            <w:tcW w:w="1028" w:type="dxa"/>
          </w:tcPr>
          <w:p w14:paraId="29E17AC6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3</w:t>
            </w:r>
          </w:p>
        </w:tc>
        <w:tc>
          <w:tcPr>
            <w:tcW w:w="1027" w:type="dxa"/>
          </w:tcPr>
          <w:p w14:paraId="4A2FC70F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75</w:t>
            </w:r>
          </w:p>
        </w:tc>
        <w:tc>
          <w:tcPr>
            <w:tcW w:w="1150" w:type="dxa"/>
          </w:tcPr>
          <w:p w14:paraId="25F46F14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56</w:t>
            </w:r>
          </w:p>
        </w:tc>
        <w:tc>
          <w:tcPr>
            <w:tcW w:w="1027" w:type="dxa"/>
          </w:tcPr>
          <w:p w14:paraId="2D5629EF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28" w:type="dxa"/>
          </w:tcPr>
          <w:p w14:paraId="5D937D3B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8" w:type="dxa"/>
          </w:tcPr>
          <w:p w14:paraId="7E381E3E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7" w:type="dxa"/>
          </w:tcPr>
          <w:p w14:paraId="49ED1A3F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8" w:type="dxa"/>
          </w:tcPr>
          <w:p w14:paraId="2814C81E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8" w:type="dxa"/>
          </w:tcPr>
          <w:p w14:paraId="404DE996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1677BE" w:rsidRPr="00C56D66" w14:paraId="07B7BDDB" w14:textId="77777777" w:rsidTr="00126860">
        <w:tc>
          <w:tcPr>
            <w:tcW w:w="3936" w:type="dxa"/>
          </w:tcPr>
          <w:p w14:paraId="0CA3DA0F" w14:textId="26808580" w:rsidR="001677BE" w:rsidRPr="00C56D66" w:rsidRDefault="001677BE" w:rsidP="000A6CFD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Children’s disruptive behavior </w:t>
            </w:r>
          </w:p>
        </w:tc>
        <w:tc>
          <w:tcPr>
            <w:tcW w:w="1027" w:type="dxa"/>
          </w:tcPr>
          <w:p w14:paraId="04F118A4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96</w:t>
            </w:r>
          </w:p>
        </w:tc>
        <w:tc>
          <w:tcPr>
            <w:tcW w:w="1028" w:type="dxa"/>
          </w:tcPr>
          <w:p w14:paraId="304AFEFB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9</w:t>
            </w:r>
          </w:p>
        </w:tc>
        <w:tc>
          <w:tcPr>
            <w:tcW w:w="1027" w:type="dxa"/>
          </w:tcPr>
          <w:p w14:paraId="4824ADE3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5</w:t>
            </w:r>
          </w:p>
        </w:tc>
        <w:tc>
          <w:tcPr>
            <w:tcW w:w="1150" w:type="dxa"/>
          </w:tcPr>
          <w:p w14:paraId="422FBAFA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25</w:t>
            </w:r>
          </w:p>
        </w:tc>
        <w:tc>
          <w:tcPr>
            <w:tcW w:w="1027" w:type="dxa"/>
          </w:tcPr>
          <w:p w14:paraId="3C24D6AC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.37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028" w:type="dxa"/>
          </w:tcPr>
          <w:p w14:paraId="6C4C53C2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28" w:type="dxa"/>
          </w:tcPr>
          <w:p w14:paraId="47361A0F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7" w:type="dxa"/>
          </w:tcPr>
          <w:p w14:paraId="0192908A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8" w:type="dxa"/>
          </w:tcPr>
          <w:p w14:paraId="6EBF9E80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8" w:type="dxa"/>
          </w:tcPr>
          <w:p w14:paraId="48308053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1677BE" w:rsidRPr="00C56D66" w14:paraId="571911BD" w14:textId="77777777" w:rsidTr="00126860">
        <w:tc>
          <w:tcPr>
            <w:tcW w:w="3936" w:type="dxa"/>
          </w:tcPr>
          <w:p w14:paraId="2EFB3BE6" w14:textId="77777777" w:rsidR="001677BE" w:rsidRPr="00C56D66" w:rsidRDefault="001677BE" w:rsidP="001677BE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parenting</w:t>
            </w:r>
          </w:p>
        </w:tc>
        <w:tc>
          <w:tcPr>
            <w:tcW w:w="1027" w:type="dxa"/>
          </w:tcPr>
          <w:p w14:paraId="7735A903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87</w:t>
            </w:r>
          </w:p>
        </w:tc>
        <w:tc>
          <w:tcPr>
            <w:tcW w:w="1028" w:type="dxa"/>
          </w:tcPr>
          <w:p w14:paraId="60A1DCB6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6</w:t>
            </w:r>
          </w:p>
        </w:tc>
        <w:tc>
          <w:tcPr>
            <w:tcW w:w="1027" w:type="dxa"/>
          </w:tcPr>
          <w:p w14:paraId="3C9D1F70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04</w:t>
            </w:r>
          </w:p>
        </w:tc>
        <w:tc>
          <w:tcPr>
            <w:tcW w:w="1150" w:type="dxa"/>
          </w:tcPr>
          <w:p w14:paraId="72CBE60C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.00</w:t>
            </w:r>
          </w:p>
        </w:tc>
        <w:tc>
          <w:tcPr>
            <w:tcW w:w="1027" w:type="dxa"/>
          </w:tcPr>
          <w:p w14:paraId="13455CD0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24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*</w:t>
            </w:r>
          </w:p>
        </w:tc>
        <w:tc>
          <w:tcPr>
            <w:tcW w:w="1028" w:type="dxa"/>
          </w:tcPr>
          <w:p w14:paraId="6706542D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.27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1028" w:type="dxa"/>
          </w:tcPr>
          <w:p w14:paraId="78D84086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27" w:type="dxa"/>
          </w:tcPr>
          <w:p w14:paraId="1B305064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8" w:type="dxa"/>
          </w:tcPr>
          <w:p w14:paraId="2788BB9C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8" w:type="dxa"/>
          </w:tcPr>
          <w:p w14:paraId="43921AC0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1677BE" w:rsidRPr="00C56D66" w14:paraId="02EA7C00" w14:textId="77777777" w:rsidTr="00126860">
        <w:tc>
          <w:tcPr>
            <w:tcW w:w="3936" w:type="dxa"/>
          </w:tcPr>
          <w:p w14:paraId="77CA5F44" w14:textId="77777777" w:rsidR="001677BE" w:rsidRPr="00C56D66" w:rsidRDefault="001677BE" w:rsidP="00126860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ather-reported:</w:t>
            </w:r>
          </w:p>
        </w:tc>
        <w:tc>
          <w:tcPr>
            <w:tcW w:w="1027" w:type="dxa"/>
          </w:tcPr>
          <w:p w14:paraId="29B5AB37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8" w:type="dxa"/>
          </w:tcPr>
          <w:p w14:paraId="39762C08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7" w:type="dxa"/>
          </w:tcPr>
          <w:p w14:paraId="0583FA96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150" w:type="dxa"/>
          </w:tcPr>
          <w:p w14:paraId="33311181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7" w:type="dxa"/>
          </w:tcPr>
          <w:p w14:paraId="7C794080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8" w:type="dxa"/>
          </w:tcPr>
          <w:p w14:paraId="52AC6902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8" w:type="dxa"/>
          </w:tcPr>
          <w:p w14:paraId="3B454AF7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7" w:type="dxa"/>
          </w:tcPr>
          <w:p w14:paraId="6C59CC61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8" w:type="dxa"/>
          </w:tcPr>
          <w:p w14:paraId="4C029F99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8" w:type="dxa"/>
          </w:tcPr>
          <w:p w14:paraId="1BB17BE3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1677BE" w:rsidRPr="00C56D66" w14:paraId="62BDF740" w14:textId="77777777" w:rsidTr="00126860">
        <w:tc>
          <w:tcPr>
            <w:tcW w:w="3936" w:type="dxa"/>
          </w:tcPr>
          <w:p w14:paraId="78A3B8E1" w14:textId="77777777" w:rsidR="001677BE" w:rsidRPr="00C56D66" w:rsidRDefault="001677BE" w:rsidP="001677BE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renting sense of competence</w:t>
            </w:r>
          </w:p>
        </w:tc>
        <w:tc>
          <w:tcPr>
            <w:tcW w:w="1027" w:type="dxa"/>
          </w:tcPr>
          <w:p w14:paraId="3BF88860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28</w:t>
            </w:r>
          </w:p>
        </w:tc>
        <w:tc>
          <w:tcPr>
            <w:tcW w:w="1028" w:type="dxa"/>
          </w:tcPr>
          <w:p w14:paraId="4894A65D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0</w:t>
            </w:r>
          </w:p>
        </w:tc>
        <w:tc>
          <w:tcPr>
            <w:tcW w:w="1027" w:type="dxa"/>
          </w:tcPr>
          <w:p w14:paraId="09BF0F50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81</w:t>
            </w:r>
          </w:p>
        </w:tc>
        <w:tc>
          <w:tcPr>
            <w:tcW w:w="1150" w:type="dxa"/>
          </w:tcPr>
          <w:p w14:paraId="01BB1528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38</w:t>
            </w:r>
          </w:p>
        </w:tc>
        <w:tc>
          <w:tcPr>
            <w:tcW w:w="1027" w:type="dxa"/>
          </w:tcPr>
          <w:p w14:paraId="01274FA4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19</w:t>
            </w:r>
          </w:p>
        </w:tc>
        <w:tc>
          <w:tcPr>
            <w:tcW w:w="1028" w:type="dxa"/>
          </w:tcPr>
          <w:p w14:paraId="5C26EB38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.27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1028" w:type="dxa"/>
          </w:tcPr>
          <w:p w14:paraId="5C1AAD5C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26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**</w:t>
            </w:r>
          </w:p>
        </w:tc>
        <w:tc>
          <w:tcPr>
            <w:tcW w:w="1027" w:type="dxa"/>
          </w:tcPr>
          <w:p w14:paraId="06799058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28" w:type="dxa"/>
          </w:tcPr>
          <w:p w14:paraId="00A3455B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28" w:type="dxa"/>
          </w:tcPr>
          <w:p w14:paraId="12A86F2E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1677BE" w:rsidRPr="00C56D66" w14:paraId="637FDB74" w14:textId="77777777" w:rsidTr="00126860">
        <w:tc>
          <w:tcPr>
            <w:tcW w:w="3936" w:type="dxa"/>
          </w:tcPr>
          <w:p w14:paraId="2CC338CA" w14:textId="4B6DC5B5" w:rsidR="001677BE" w:rsidRPr="00C56D66" w:rsidRDefault="001677BE" w:rsidP="000A6CFD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ildren’s disruptive behavior</w:t>
            </w:r>
          </w:p>
        </w:tc>
        <w:tc>
          <w:tcPr>
            <w:tcW w:w="1027" w:type="dxa"/>
          </w:tcPr>
          <w:p w14:paraId="58667A25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04</w:t>
            </w:r>
          </w:p>
        </w:tc>
        <w:tc>
          <w:tcPr>
            <w:tcW w:w="1028" w:type="dxa"/>
          </w:tcPr>
          <w:p w14:paraId="6E68B255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75</w:t>
            </w:r>
          </w:p>
        </w:tc>
        <w:tc>
          <w:tcPr>
            <w:tcW w:w="1027" w:type="dxa"/>
          </w:tcPr>
          <w:p w14:paraId="418E5F5D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2</w:t>
            </w:r>
          </w:p>
        </w:tc>
        <w:tc>
          <w:tcPr>
            <w:tcW w:w="1150" w:type="dxa"/>
          </w:tcPr>
          <w:p w14:paraId="0DED4FA0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88</w:t>
            </w:r>
          </w:p>
        </w:tc>
        <w:tc>
          <w:tcPr>
            <w:tcW w:w="1027" w:type="dxa"/>
          </w:tcPr>
          <w:p w14:paraId="6414629F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.37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028" w:type="dxa"/>
          </w:tcPr>
          <w:p w14:paraId="7D18621F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59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028" w:type="dxa"/>
          </w:tcPr>
          <w:p w14:paraId="2B7942D6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.25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*</w:t>
            </w:r>
          </w:p>
        </w:tc>
        <w:tc>
          <w:tcPr>
            <w:tcW w:w="1027" w:type="dxa"/>
          </w:tcPr>
          <w:p w14:paraId="6605E415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.52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028" w:type="dxa"/>
          </w:tcPr>
          <w:p w14:paraId="0B0BD964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028" w:type="dxa"/>
          </w:tcPr>
          <w:p w14:paraId="609F8A0C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1677BE" w:rsidRPr="00C56D66" w14:paraId="7C722E23" w14:textId="77777777" w:rsidTr="00126860">
        <w:tc>
          <w:tcPr>
            <w:tcW w:w="3936" w:type="dxa"/>
          </w:tcPr>
          <w:p w14:paraId="3B12DCF7" w14:textId="77777777" w:rsidR="001677BE" w:rsidRPr="00C56D66" w:rsidRDefault="001677BE" w:rsidP="001677BE">
            <w:pPr>
              <w:pStyle w:val="ListParagraph"/>
              <w:numPr>
                <w:ilvl w:val="0"/>
                <w:numId w:val="2"/>
              </w:numPr>
              <w:spacing w:after="0"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parenting</w:t>
            </w:r>
          </w:p>
        </w:tc>
        <w:tc>
          <w:tcPr>
            <w:tcW w:w="1027" w:type="dxa"/>
          </w:tcPr>
          <w:p w14:paraId="5DB3B1D1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.93</w:t>
            </w:r>
          </w:p>
        </w:tc>
        <w:tc>
          <w:tcPr>
            <w:tcW w:w="1028" w:type="dxa"/>
          </w:tcPr>
          <w:p w14:paraId="51B980B5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78</w:t>
            </w:r>
          </w:p>
        </w:tc>
        <w:tc>
          <w:tcPr>
            <w:tcW w:w="1027" w:type="dxa"/>
          </w:tcPr>
          <w:p w14:paraId="548B7B2A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.17</w:t>
            </w:r>
          </w:p>
        </w:tc>
        <w:tc>
          <w:tcPr>
            <w:tcW w:w="1150" w:type="dxa"/>
          </w:tcPr>
          <w:p w14:paraId="0600EB2E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.00</w:t>
            </w:r>
          </w:p>
        </w:tc>
        <w:tc>
          <w:tcPr>
            <w:tcW w:w="1027" w:type="dxa"/>
          </w:tcPr>
          <w:p w14:paraId="6C4AECEB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13</w:t>
            </w:r>
          </w:p>
        </w:tc>
        <w:tc>
          <w:tcPr>
            <w:tcW w:w="1028" w:type="dxa"/>
          </w:tcPr>
          <w:p w14:paraId="116FEFD5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.19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*</w:t>
            </w:r>
          </w:p>
        </w:tc>
        <w:tc>
          <w:tcPr>
            <w:tcW w:w="1028" w:type="dxa"/>
          </w:tcPr>
          <w:p w14:paraId="0E50669E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45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027" w:type="dxa"/>
          </w:tcPr>
          <w:p w14:paraId="3D7D83A1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41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028" w:type="dxa"/>
          </w:tcPr>
          <w:p w14:paraId="132F953A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.37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***</w:t>
            </w:r>
          </w:p>
        </w:tc>
        <w:tc>
          <w:tcPr>
            <w:tcW w:w="1028" w:type="dxa"/>
          </w:tcPr>
          <w:p w14:paraId="237C8E77" w14:textId="77777777" w:rsidR="001677BE" w:rsidRPr="00C56D66" w:rsidRDefault="001677BE" w:rsidP="00126860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</w:tr>
    </w:tbl>
    <w:p w14:paraId="4360FCC9" w14:textId="4D46A0B2" w:rsidR="00B54F5A" w:rsidRPr="00C56D66" w:rsidRDefault="001677BE" w:rsidP="001677BE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  <w:sectPr w:rsidR="00B54F5A" w:rsidRPr="00C56D66" w:rsidSect="001677BE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C56D66">
        <w:rPr>
          <w:rFonts w:ascii="Times New Roman" w:hAnsi="Times New Roman" w:cs="Times New Roman"/>
          <w:i/>
          <w:sz w:val="24"/>
          <w:szCs w:val="24"/>
          <w:lang w:val="en-US"/>
        </w:rPr>
        <w:t>Note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C56D6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N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= 106-108 mothers and 103-107 fathers. </w:t>
      </w:r>
      <w:r w:rsidRPr="00C56D66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*</w:t>
      </w:r>
      <w:r w:rsidRPr="00C56D66">
        <w:rPr>
          <w:rFonts w:ascii="Times New Roman" w:hAnsi="Times New Roman" w:cs="Times New Roman"/>
          <w:i/>
          <w:sz w:val="24"/>
          <w:szCs w:val="24"/>
          <w:lang w:val="en-US"/>
        </w:rPr>
        <w:t xml:space="preserve">p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&lt;.05, </w:t>
      </w:r>
      <w:r w:rsidRPr="00C56D66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**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i/>
          <w:sz w:val="24"/>
          <w:szCs w:val="24"/>
          <w:lang w:val="en-US"/>
        </w:rPr>
        <w:t xml:space="preserve">p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&lt;.01, </w:t>
      </w:r>
      <w:r w:rsidRPr="00C56D66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***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&lt;.001. Variable anchor ranges: Parenting sense of competence (PSOC) = 1-6, Children’s disruptive behavior = 1-7, Coparenting = 1-7. Higher values = higher scores on each of the constructs.</w:t>
      </w:r>
    </w:p>
    <w:p w14:paraId="7ACE7F76" w14:textId="77777777" w:rsidR="00F23DB6" w:rsidRPr="00C56D66" w:rsidRDefault="001677BE" w:rsidP="001677BE">
      <w:pPr>
        <w:pStyle w:val="Caption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lastRenderedPageBreak/>
        <w:t xml:space="preserve">Table 2 </w:t>
      </w:r>
    </w:p>
    <w:p w14:paraId="5EFCC6E7" w14:textId="28FF86FE" w:rsidR="001677BE" w:rsidRPr="00C56D66" w:rsidRDefault="00CC7816" w:rsidP="001677BE">
      <w:pPr>
        <w:pStyle w:val="Caption"/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 xml:space="preserve">Dyadic </w:t>
      </w:r>
      <w:r w:rsidR="00A52974"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>M</w:t>
      </w:r>
      <w:r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 xml:space="preserve">ultilevel GEE </w:t>
      </w:r>
      <w:r w:rsidR="00A52974"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>Model R</w:t>
      </w:r>
      <w:r w:rsidR="001677BE"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 xml:space="preserve">esults </w:t>
      </w:r>
      <w:r w:rsidR="00A52974"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>P</w:t>
      </w:r>
      <w:r w:rsidR="001677BE"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 xml:space="preserve">redicting </w:t>
      </w:r>
      <w:r w:rsidR="00A52974"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>P</w:t>
      </w:r>
      <w:r w:rsidR="00986B6E"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 xml:space="preserve">arenting </w:t>
      </w:r>
      <w:r w:rsidR="00A52974"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>S</w:t>
      </w:r>
      <w:r w:rsidR="00986B6E"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 xml:space="preserve">ense of </w:t>
      </w:r>
      <w:r w:rsidR="00A52974"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>C</w:t>
      </w:r>
      <w:r w:rsidR="00986B6E" w:rsidRPr="00C56D66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>ompetence</w:t>
      </w:r>
    </w:p>
    <w:tbl>
      <w:tblPr>
        <w:tblStyle w:val="TableGrid"/>
        <w:tblW w:w="903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070"/>
        <w:gridCol w:w="1984"/>
        <w:gridCol w:w="1985"/>
      </w:tblGrid>
      <w:tr w:rsidR="00293301" w:rsidRPr="00C56D66" w14:paraId="3BAB4538" w14:textId="77777777" w:rsidTr="00F23DB6">
        <w:tc>
          <w:tcPr>
            <w:tcW w:w="5070" w:type="dxa"/>
            <w:tcBorders>
              <w:top w:val="single" w:sz="4" w:space="0" w:color="auto"/>
              <w:bottom w:val="nil"/>
            </w:tcBorders>
          </w:tcPr>
          <w:p w14:paraId="77E4E509" w14:textId="77777777" w:rsidR="00293301" w:rsidRPr="00C56D66" w:rsidRDefault="00293301" w:rsidP="00F23DB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984" w:type="dxa"/>
            <w:tcBorders>
              <w:top w:val="single" w:sz="4" w:space="0" w:color="auto"/>
              <w:bottom w:val="nil"/>
            </w:tcBorders>
          </w:tcPr>
          <w:p w14:paraId="23338B86" w14:textId="77777777" w:rsidR="00293301" w:rsidRPr="00C56D66" w:rsidRDefault="00293301" w:rsidP="00F23DB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u w:val="single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u w:val="single"/>
                <w:lang w:val="en-US"/>
              </w:rPr>
              <w:t>Model 1</w:t>
            </w:r>
          </w:p>
        </w:tc>
        <w:tc>
          <w:tcPr>
            <w:tcW w:w="1985" w:type="dxa"/>
            <w:tcBorders>
              <w:top w:val="single" w:sz="4" w:space="0" w:color="auto"/>
              <w:bottom w:val="nil"/>
            </w:tcBorders>
          </w:tcPr>
          <w:p w14:paraId="0B7C53E6" w14:textId="77777777" w:rsidR="00293301" w:rsidRPr="00C56D66" w:rsidRDefault="00293301" w:rsidP="00F23DB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u w:val="single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u w:val="single"/>
                <w:lang w:val="en-US"/>
              </w:rPr>
              <w:t>Model 2</w:t>
            </w:r>
          </w:p>
        </w:tc>
      </w:tr>
      <w:tr w:rsidR="00293301" w:rsidRPr="00C56D66" w14:paraId="5CC3A321" w14:textId="77777777" w:rsidTr="00F23DB6">
        <w:tc>
          <w:tcPr>
            <w:tcW w:w="5070" w:type="dxa"/>
            <w:tcBorders>
              <w:top w:val="nil"/>
              <w:bottom w:val="single" w:sz="4" w:space="0" w:color="auto"/>
            </w:tcBorders>
          </w:tcPr>
          <w:p w14:paraId="348B44B2" w14:textId="77777777" w:rsidR="00293301" w:rsidRPr="00C56D66" w:rsidRDefault="00293301" w:rsidP="00F23DB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984" w:type="dxa"/>
            <w:tcBorders>
              <w:top w:val="nil"/>
              <w:bottom w:val="single" w:sz="4" w:space="0" w:color="auto"/>
            </w:tcBorders>
          </w:tcPr>
          <w:p w14:paraId="5DD721DA" w14:textId="77777777" w:rsidR="00293301" w:rsidRPr="00C56D66" w:rsidRDefault="00CC7816" w:rsidP="00F23DB6">
            <w:pPr>
              <w:spacing w:line="480" w:lineRule="auto"/>
              <w:jc w:val="center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β</w:t>
            </w:r>
            <w:r w:rsidR="00293301" w:rsidRPr="00C56D66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 xml:space="preserve"> (SE)</w:t>
            </w:r>
          </w:p>
        </w:tc>
        <w:tc>
          <w:tcPr>
            <w:tcW w:w="1985" w:type="dxa"/>
            <w:tcBorders>
              <w:top w:val="nil"/>
              <w:bottom w:val="single" w:sz="4" w:space="0" w:color="auto"/>
            </w:tcBorders>
          </w:tcPr>
          <w:p w14:paraId="213A8316" w14:textId="77777777" w:rsidR="00293301" w:rsidRPr="00C56D66" w:rsidRDefault="00CC7816" w:rsidP="00F23DB6">
            <w:pPr>
              <w:spacing w:line="480" w:lineRule="auto"/>
              <w:jc w:val="center"/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>β</w:t>
            </w:r>
            <w:r w:rsidR="00293301" w:rsidRPr="00C56D66">
              <w:rPr>
                <w:rFonts w:ascii="Times New Roman" w:hAnsi="Times New Roman" w:cs="Times New Roman"/>
                <w:i/>
                <w:sz w:val="24"/>
                <w:szCs w:val="24"/>
                <w:lang w:val="en-US"/>
              </w:rPr>
              <w:t xml:space="preserve"> (SE)</w:t>
            </w:r>
          </w:p>
        </w:tc>
      </w:tr>
      <w:tr w:rsidR="00293301" w:rsidRPr="00C56D66" w14:paraId="38BA9C1A" w14:textId="77777777" w:rsidTr="00F23DB6">
        <w:tc>
          <w:tcPr>
            <w:tcW w:w="5070" w:type="dxa"/>
            <w:tcBorders>
              <w:top w:val="single" w:sz="4" w:space="0" w:color="auto"/>
              <w:bottom w:val="nil"/>
            </w:tcBorders>
          </w:tcPr>
          <w:p w14:paraId="58561569" w14:textId="3A37B280" w:rsidR="00293301" w:rsidRPr="00C56D66" w:rsidRDefault="00293301" w:rsidP="000A6CF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ildren’s disruptive behavior</w:t>
            </w:r>
          </w:p>
        </w:tc>
        <w:tc>
          <w:tcPr>
            <w:tcW w:w="1984" w:type="dxa"/>
            <w:tcBorders>
              <w:top w:val="single" w:sz="4" w:space="0" w:color="auto"/>
              <w:bottom w:val="nil"/>
            </w:tcBorders>
          </w:tcPr>
          <w:p w14:paraId="7980309D" w14:textId="77777777" w:rsidR="00293301" w:rsidRPr="00C56D66" w:rsidRDefault="00293301" w:rsidP="00F23DB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37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 xml:space="preserve">*** 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0.07)</w:t>
            </w:r>
          </w:p>
        </w:tc>
        <w:tc>
          <w:tcPr>
            <w:tcW w:w="1985" w:type="dxa"/>
            <w:tcBorders>
              <w:top w:val="single" w:sz="4" w:space="0" w:color="auto"/>
              <w:bottom w:val="nil"/>
            </w:tcBorders>
          </w:tcPr>
          <w:p w14:paraId="45D5DE36" w14:textId="77777777" w:rsidR="00293301" w:rsidRPr="00C56D66" w:rsidRDefault="00293301" w:rsidP="00F23DB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0.39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 xml:space="preserve">*** 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0.06)</w:t>
            </w:r>
          </w:p>
        </w:tc>
      </w:tr>
      <w:tr w:rsidR="00293301" w:rsidRPr="00C56D66" w14:paraId="3FAE3118" w14:textId="77777777" w:rsidTr="00F23DB6">
        <w:tc>
          <w:tcPr>
            <w:tcW w:w="5070" w:type="dxa"/>
            <w:tcBorders>
              <w:top w:val="nil"/>
            </w:tcBorders>
          </w:tcPr>
          <w:p w14:paraId="6A036D28" w14:textId="09F70DDD" w:rsidR="00293301" w:rsidRPr="00C56D66" w:rsidRDefault="00293301" w:rsidP="00F23DB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parenting</w:t>
            </w:r>
          </w:p>
        </w:tc>
        <w:tc>
          <w:tcPr>
            <w:tcW w:w="1984" w:type="dxa"/>
            <w:tcBorders>
              <w:top w:val="nil"/>
            </w:tcBorders>
          </w:tcPr>
          <w:p w14:paraId="207F7DF6" w14:textId="77777777" w:rsidR="00293301" w:rsidRPr="00C56D66" w:rsidRDefault="00293301" w:rsidP="00F23DB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21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**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0.0</w:t>
            </w:r>
            <w:r w:rsidR="007413CE"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1985" w:type="dxa"/>
            <w:tcBorders>
              <w:top w:val="nil"/>
            </w:tcBorders>
          </w:tcPr>
          <w:p w14:paraId="56100575" w14:textId="77777777" w:rsidR="00293301" w:rsidRPr="00C56D66" w:rsidRDefault="00293301" w:rsidP="00F23DB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8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 xml:space="preserve">** 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0.06)</w:t>
            </w:r>
          </w:p>
        </w:tc>
      </w:tr>
      <w:tr w:rsidR="00293301" w:rsidRPr="00C56D66" w14:paraId="445B6479" w14:textId="77777777" w:rsidTr="007413CE">
        <w:tc>
          <w:tcPr>
            <w:tcW w:w="5070" w:type="dxa"/>
          </w:tcPr>
          <w:p w14:paraId="189E4C86" w14:textId="0824159E" w:rsidR="00293301" w:rsidRPr="00C56D66" w:rsidRDefault="00293301" w:rsidP="00F23DB6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rent gender</w:t>
            </w:r>
          </w:p>
        </w:tc>
        <w:tc>
          <w:tcPr>
            <w:tcW w:w="1984" w:type="dxa"/>
          </w:tcPr>
          <w:p w14:paraId="0BEA6C40" w14:textId="17D1113D" w:rsidR="00293301" w:rsidRPr="00C56D66" w:rsidRDefault="00293301" w:rsidP="00F23DB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 (0.12)</w:t>
            </w:r>
          </w:p>
        </w:tc>
        <w:tc>
          <w:tcPr>
            <w:tcW w:w="1985" w:type="dxa"/>
          </w:tcPr>
          <w:p w14:paraId="3B47963D" w14:textId="77777777" w:rsidR="00293301" w:rsidRPr="00C56D66" w:rsidRDefault="00293301" w:rsidP="00F23DB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2 (0.12)</w:t>
            </w:r>
            <w:bookmarkStart w:id="10" w:name="_GoBack"/>
            <w:bookmarkEnd w:id="10"/>
          </w:p>
        </w:tc>
      </w:tr>
      <w:tr w:rsidR="00293301" w:rsidRPr="00C56D66" w14:paraId="1CA06C4D" w14:textId="77777777" w:rsidTr="007413CE">
        <w:tc>
          <w:tcPr>
            <w:tcW w:w="5070" w:type="dxa"/>
          </w:tcPr>
          <w:p w14:paraId="012A4649" w14:textId="73C81C88" w:rsidR="00293301" w:rsidRPr="00C56D66" w:rsidRDefault="00A52974" w:rsidP="000878BA">
            <w:pPr>
              <w:spacing w:line="480" w:lineRule="auto"/>
              <w:ind w:left="284" w:hanging="284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</w:t>
            </w:r>
            <w:r w:rsidR="00293301"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parenting</w:t>
            </w:r>
            <w:r w:rsidR="00F54C78"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x Children’s </w:t>
            </w:r>
            <w:r w:rsidR="000878BA"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</w:t>
            </w:r>
            <w:r w:rsidR="00F54C78"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sruptive </w:t>
            </w:r>
            <w:r w:rsidR="000878BA"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</w:t>
            </w:r>
            <w:r w:rsidR="00F54C78"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havior</w:t>
            </w:r>
          </w:p>
        </w:tc>
        <w:tc>
          <w:tcPr>
            <w:tcW w:w="1984" w:type="dxa"/>
          </w:tcPr>
          <w:p w14:paraId="4DD70735" w14:textId="77777777" w:rsidR="00293301" w:rsidRPr="00C56D66" w:rsidRDefault="00293301" w:rsidP="00F23DB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985" w:type="dxa"/>
          </w:tcPr>
          <w:p w14:paraId="4D3C47EF" w14:textId="77777777" w:rsidR="00293301" w:rsidRPr="00C56D66" w:rsidRDefault="00293301" w:rsidP="00F23DB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9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**</w:t>
            </w:r>
            <w:r w:rsidR="007413CE" w:rsidRPr="00C56D66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*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 xml:space="preserve"> </w:t>
            </w:r>
            <w:r w:rsidRPr="00C56D66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0.06)</w:t>
            </w:r>
          </w:p>
        </w:tc>
      </w:tr>
    </w:tbl>
    <w:p w14:paraId="3F1FC150" w14:textId="77777777" w:rsidR="005A056E" w:rsidRPr="00C56D66" w:rsidRDefault="00A50D59" w:rsidP="005A056E">
      <w:pPr>
        <w:spacing w:after="200"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i/>
          <w:sz w:val="24"/>
          <w:szCs w:val="24"/>
          <w:lang w:val="en-US"/>
        </w:rPr>
        <w:t>Note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. Model 1 </w:t>
      </w:r>
      <w:r w:rsidRPr="00C56D66">
        <w:rPr>
          <w:rFonts w:ascii="Times New Roman" w:hAnsi="Times New Roman" w:cs="Times New Roman"/>
          <w:i/>
          <w:sz w:val="24"/>
          <w:szCs w:val="24"/>
          <w:lang w:val="en-US"/>
        </w:rPr>
        <w:t>R</w:t>
      </w:r>
      <w:r w:rsidRPr="00C56D66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= 0.237; Model 2 </w:t>
      </w:r>
      <w:r w:rsidRPr="00C56D66">
        <w:rPr>
          <w:rFonts w:ascii="Times New Roman" w:hAnsi="Times New Roman" w:cs="Times New Roman"/>
          <w:i/>
          <w:sz w:val="24"/>
          <w:szCs w:val="24"/>
          <w:lang w:val="en-US"/>
        </w:rPr>
        <w:t>R</w:t>
      </w:r>
      <w:r w:rsidRPr="00C56D66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2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= 0.272</w:t>
      </w:r>
    </w:p>
    <w:p w14:paraId="2359371C" w14:textId="77777777" w:rsidR="005A056E" w:rsidRPr="00C56D66" w:rsidRDefault="005A056E" w:rsidP="005A056E">
      <w:pPr>
        <w:spacing w:after="200" w:line="276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37F5A3D" w14:textId="77777777" w:rsidR="005A056E" w:rsidRPr="00C56D66" w:rsidRDefault="005A056E" w:rsidP="005A056E">
      <w:pPr>
        <w:spacing w:after="200" w:line="276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40AD01FA" w14:textId="4047F39A" w:rsidR="00C131D6" w:rsidRPr="00C56D66" w:rsidRDefault="00C131D6" w:rsidP="005A056E">
      <w:pPr>
        <w:spacing w:after="200" w:line="276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noProof/>
          <w:sz w:val="24"/>
          <w:szCs w:val="24"/>
          <w:lang w:eastAsia="en-GB"/>
        </w:rPr>
        <w:drawing>
          <wp:inline distT="0" distB="0" distL="0" distR="0" wp14:anchorId="7C368F57" wp14:editId="5DD76D4F">
            <wp:extent cx="6357668" cy="3700732"/>
            <wp:effectExtent l="0" t="0" r="24130" b="14605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14:paraId="4C629B5D" w14:textId="50F2068C" w:rsidR="001677BE" w:rsidRPr="000A6CFD" w:rsidRDefault="009A48FD" w:rsidP="00347836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56D66">
        <w:rPr>
          <w:rFonts w:ascii="Times New Roman" w:hAnsi="Times New Roman" w:cs="Times New Roman"/>
          <w:sz w:val="24"/>
          <w:szCs w:val="24"/>
          <w:lang w:val="en-US"/>
        </w:rPr>
        <w:t>Figure</w:t>
      </w:r>
      <w:r w:rsidR="00347836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56D66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347836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450A1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Simple slopes illustration of </w:t>
      </w:r>
      <w:r w:rsidR="00F54C78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Coparenting x </w:t>
      </w:r>
      <w:r w:rsidR="00A52974" w:rsidRPr="00C56D66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7450A1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hildren’s </w:t>
      </w:r>
      <w:r w:rsidR="00230168" w:rsidRPr="00C56D66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7450A1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isruptive </w:t>
      </w:r>
      <w:r w:rsidR="00230168" w:rsidRPr="00C56D66">
        <w:rPr>
          <w:rFonts w:ascii="Times New Roman" w:hAnsi="Times New Roman" w:cs="Times New Roman"/>
          <w:sz w:val="24"/>
          <w:szCs w:val="24"/>
          <w:lang w:val="en-US"/>
        </w:rPr>
        <w:t>B</w:t>
      </w:r>
      <w:r w:rsidR="007450A1" w:rsidRPr="00C56D66">
        <w:rPr>
          <w:rFonts w:ascii="Times New Roman" w:hAnsi="Times New Roman" w:cs="Times New Roman"/>
          <w:sz w:val="24"/>
          <w:szCs w:val="24"/>
          <w:lang w:val="en-US"/>
        </w:rPr>
        <w:t>ehavior in association with parenting sense of competence (PSOC). Low = -1</w:t>
      </w:r>
      <w:r w:rsidR="00906EE5" w:rsidRPr="00C56D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450A1" w:rsidRPr="00C56D66">
        <w:rPr>
          <w:rFonts w:ascii="Times New Roman" w:hAnsi="Times New Roman" w:cs="Times New Roman"/>
          <w:i/>
          <w:sz w:val="24"/>
          <w:szCs w:val="24"/>
          <w:lang w:val="en-US"/>
        </w:rPr>
        <w:t>S</w:t>
      </w:r>
      <w:r w:rsidR="007450A1" w:rsidRPr="000A6CFD">
        <w:rPr>
          <w:rFonts w:ascii="Times New Roman" w:hAnsi="Times New Roman" w:cs="Times New Roman"/>
          <w:i/>
          <w:sz w:val="24"/>
          <w:szCs w:val="24"/>
          <w:lang w:val="en-US"/>
        </w:rPr>
        <w:t>D</w:t>
      </w:r>
      <w:r w:rsidR="00906EE5" w:rsidRPr="000A6CFD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450A1" w:rsidRPr="000A6CFD">
        <w:rPr>
          <w:rFonts w:ascii="Times New Roman" w:hAnsi="Times New Roman" w:cs="Times New Roman"/>
          <w:sz w:val="24"/>
          <w:szCs w:val="24"/>
          <w:lang w:val="en-US"/>
        </w:rPr>
        <w:t xml:space="preserve"> High = +1</w:t>
      </w:r>
      <w:r w:rsidR="00906EE5" w:rsidRPr="000A6CF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450A1" w:rsidRPr="000A6CFD">
        <w:rPr>
          <w:rFonts w:ascii="Times New Roman" w:hAnsi="Times New Roman" w:cs="Times New Roman"/>
          <w:i/>
          <w:sz w:val="24"/>
          <w:szCs w:val="24"/>
          <w:lang w:val="en-US"/>
        </w:rPr>
        <w:t>SD</w:t>
      </w:r>
    </w:p>
    <w:sectPr w:rsidR="001677BE" w:rsidRPr="000A6CFD" w:rsidSect="0034783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B57FD57" w14:textId="77777777" w:rsidR="00A0680E" w:rsidRDefault="00A0680E">
      <w:pPr>
        <w:spacing w:after="0" w:line="240" w:lineRule="auto"/>
      </w:pPr>
      <w:r>
        <w:separator/>
      </w:r>
    </w:p>
  </w:endnote>
  <w:endnote w:type="continuationSeparator" w:id="0">
    <w:p w14:paraId="2CD97A4B" w14:textId="77777777" w:rsidR="00A0680E" w:rsidRDefault="00A0680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2984429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19AFDF5B" w14:textId="6C76F611" w:rsidR="00A0680E" w:rsidRPr="00B67F09" w:rsidRDefault="00A0680E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B67F09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B67F09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B67F09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56D66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B67F09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7D9ECD39" w14:textId="77777777" w:rsidR="00A0680E" w:rsidRDefault="00A0680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767991231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48A6C6C2" w14:textId="4C70186A" w:rsidR="00A0680E" w:rsidRPr="00B67F09" w:rsidRDefault="00A0680E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B67F09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B67F09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B67F09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56D66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B67F09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707DBBAD" w14:textId="77777777" w:rsidR="00A0680E" w:rsidRDefault="00A0680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461F359" w14:textId="77777777" w:rsidR="00A0680E" w:rsidRDefault="00A0680E">
      <w:pPr>
        <w:spacing w:after="0" w:line="240" w:lineRule="auto"/>
      </w:pPr>
      <w:r>
        <w:separator/>
      </w:r>
    </w:p>
  </w:footnote>
  <w:footnote w:type="continuationSeparator" w:id="0">
    <w:p w14:paraId="4A3888C7" w14:textId="77777777" w:rsidR="00A0680E" w:rsidRDefault="00A0680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0C04B70" w14:textId="77777777" w:rsidR="00A0680E" w:rsidRPr="00256728" w:rsidRDefault="00A0680E" w:rsidP="001677BE">
    <w:pPr>
      <w:pStyle w:val="Header"/>
      <w:jc w:val="right"/>
      <w:rPr>
        <w:rFonts w:ascii="Times New Roman" w:hAnsi="Times New Roman" w:cs="Times New Roman"/>
      </w:rPr>
    </w:pPr>
    <w:r w:rsidRPr="00256728">
      <w:rPr>
        <w:rFonts w:ascii="Times New Roman" w:hAnsi="Times New Roman" w:cs="Times New Roman"/>
      </w:rPr>
      <w:t>RUNNING HEAD:</w:t>
    </w:r>
    <w:r>
      <w:rPr>
        <w:rFonts w:ascii="Times New Roman" w:hAnsi="Times New Roman" w:cs="Times New Roman"/>
      </w:rPr>
      <w:t xml:space="preserve"> COPARENTING AND PARENTING SENSE OF COMPETENCE</w:t>
    </w:r>
  </w:p>
  <w:p w14:paraId="7C1AF1B5" w14:textId="77777777" w:rsidR="00A0680E" w:rsidRPr="00341B3E" w:rsidRDefault="00A0680E">
    <w:pPr>
      <w:pStyle w:val="Header"/>
      <w:jc w:val="center"/>
      <w:rPr>
        <w:rFonts w:ascii="Times New Roman" w:hAnsi="Times New Roman" w:cs="Times New Roman"/>
        <w:sz w:val="24"/>
        <w:szCs w:val="24"/>
      </w:rPr>
    </w:pPr>
  </w:p>
  <w:p w14:paraId="30B7ADC8" w14:textId="77777777" w:rsidR="00A0680E" w:rsidRPr="00EA02E7" w:rsidRDefault="00A0680E" w:rsidP="00126860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C5F1232" w14:textId="77777777" w:rsidR="00A0680E" w:rsidRPr="00256728" w:rsidRDefault="00A0680E" w:rsidP="00C73340">
    <w:pPr>
      <w:pStyle w:val="Header"/>
      <w:jc w:val="right"/>
      <w:rPr>
        <w:rFonts w:ascii="Times New Roman" w:hAnsi="Times New Roman" w:cs="Times New Roman"/>
      </w:rPr>
    </w:pPr>
    <w:r w:rsidRPr="00256728">
      <w:rPr>
        <w:rFonts w:ascii="Times New Roman" w:hAnsi="Times New Roman" w:cs="Times New Roman"/>
      </w:rPr>
      <w:t>RUNNING HEAD:</w:t>
    </w:r>
    <w:r>
      <w:rPr>
        <w:rFonts w:ascii="Times New Roman" w:hAnsi="Times New Roman" w:cs="Times New Roman"/>
      </w:rPr>
      <w:t xml:space="preserve"> COPARENTING AND PARENTING SENSE OF COMPETENCE</w:t>
    </w:r>
  </w:p>
  <w:p w14:paraId="747BAAED" w14:textId="77777777" w:rsidR="00A0680E" w:rsidRDefault="00A0680E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7978E88" w14:textId="77777777" w:rsidR="00A0680E" w:rsidRPr="00256728" w:rsidRDefault="00A0680E" w:rsidP="00DF2313">
    <w:pPr>
      <w:pStyle w:val="Header"/>
      <w:jc w:val="right"/>
      <w:rPr>
        <w:rFonts w:ascii="Times New Roman" w:hAnsi="Times New Roman" w:cs="Times New Roman"/>
      </w:rPr>
    </w:pPr>
    <w:r w:rsidRPr="00256728">
      <w:rPr>
        <w:rFonts w:ascii="Times New Roman" w:hAnsi="Times New Roman" w:cs="Times New Roman"/>
      </w:rPr>
      <w:t>RUNNING HEAD:</w:t>
    </w:r>
    <w:r>
      <w:rPr>
        <w:rFonts w:ascii="Times New Roman" w:hAnsi="Times New Roman" w:cs="Times New Roman"/>
      </w:rPr>
      <w:t xml:space="preserve"> COPARENTING AND PARENTING SENSE OF COMPETENCE</w:t>
    </w:r>
  </w:p>
  <w:p w14:paraId="1C43C3B0" w14:textId="77777777" w:rsidR="00A0680E" w:rsidRPr="00341B3E" w:rsidRDefault="00A0680E" w:rsidP="00DF2313">
    <w:pPr>
      <w:pStyle w:val="Header"/>
      <w:jc w:val="center"/>
      <w:rPr>
        <w:rFonts w:ascii="Times New Roman" w:hAnsi="Times New Roman" w:cs="Times New Roman"/>
        <w:sz w:val="24"/>
        <w:szCs w:val="24"/>
      </w:rPr>
    </w:pPr>
  </w:p>
  <w:p w14:paraId="6EB6E6F7" w14:textId="77777777" w:rsidR="00A0680E" w:rsidRPr="00EA02E7" w:rsidRDefault="00A0680E" w:rsidP="00DF2313">
    <w:pPr>
      <w:pStyle w:val="Header"/>
      <w:jc w:val="center"/>
      <w:rPr>
        <w:rFonts w:ascii="Times New Roman" w:hAnsi="Times New Roman" w:cs="Times New Roman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E5F7F54"/>
    <w:multiLevelType w:val="hybridMultilevel"/>
    <w:tmpl w:val="5FACA4E6"/>
    <w:lvl w:ilvl="0" w:tplc="542A6692">
      <w:start w:val="1"/>
      <w:numFmt w:val="decimal"/>
      <w:lvlText w:val="%1."/>
      <w:lvlJc w:val="left"/>
      <w:pPr>
        <w:ind w:left="615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335" w:hanging="360"/>
      </w:pPr>
    </w:lvl>
    <w:lvl w:ilvl="2" w:tplc="0809001B" w:tentative="1">
      <w:start w:val="1"/>
      <w:numFmt w:val="lowerRoman"/>
      <w:lvlText w:val="%3."/>
      <w:lvlJc w:val="right"/>
      <w:pPr>
        <w:ind w:left="2055" w:hanging="180"/>
      </w:pPr>
    </w:lvl>
    <w:lvl w:ilvl="3" w:tplc="0809000F" w:tentative="1">
      <w:start w:val="1"/>
      <w:numFmt w:val="decimal"/>
      <w:lvlText w:val="%4."/>
      <w:lvlJc w:val="left"/>
      <w:pPr>
        <w:ind w:left="2775" w:hanging="360"/>
      </w:pPr>
    </w:lvl>
    <w:lvl w:ilvl="4" w:tplc="08090019" w:tentative="1">
      <w:start w:val="1"/>
      <w:numFmt w:val="lowerLetter"/>
      <w:lvlText w:val="%5."/>
      <w:lvlJc w:val="left"/>
      <w:pPr>
        <w:ind w:left="3495" w:hanging="360"/>
      </w:pPr>
    </w:lvl>
    <w:lvl w:ilvl="5" w:tplc="0809001B" w:tentative="1">
      <w:start w:val="1"/>
      <w:numFmt w:val="lowerRoman"/>
      <w:lvlText w:val="%6."/>
      <w:lvlJc w:val="right"/>
      <w:pPr>
        <w:ind w:left="4215" w:hanging="180"/>
      </w:pPr>
    </w:lvl>
    <w:lvl w:ilvl="6" w:tplc="0809000F" w:tentative="1">
      <w:start w:val="1"/>
      <w:numFmt w:val="decimal"/>
      <w:lvlText w:val="%7."/>
      <w:lvlJc w:val="left"/>
      <w:pPr>
        <w:ind w:left="4935" w:hanging="360"/>
      </w:pPr>
    </w:lvl>
    <w:lvl w:ilvl="7" w:tplc="08090019" w:tentative="1">
      <w:start w:val="1"/>
      <w:numFmt w:val="lowerLetter"/>
      <w:lvlText w:val="%8."/>
      <w:lvlJc w:val="left"/>
      <w:pPr>
        <w:ind w:left="5655" w:hanging="360"/>
      </w:pPr>
    </w:lvl>
    <w:lvl w:ilvl="8" w:tplc="0809001B" w:tentative="1">
      <w:start w:val="1"/>
      <w:numFmt w:val="lowerRoman"/>
      <w:lvlText w:val="%9."/>
      <w:lvlJc w:val="right"/>
      <w:pPr>
        <w:ind w:left="6375" w:hanging="180"/>
      </w:pPr>
    </w:lvl>
  </w:abstractNum>
  <w:abstractNum w:abstractNumId="1" w15:restartNumberingAfterBreak="0">
    <w:nsid w:val="5B8C5FC7"/>
    <w:multiLevelType w:val="hybridMultilevel"/>
    <w:tmpl w:val="5FACA4E6"/>
    <w:lvl w:ilvl="0" w:tplc="542A6692">
      <w:start w:val="1"/>
      <w:numFmt w:val="decimal"/>
      <w:lvlText w:val="%1."/>
      <w:lvlJc w:val="left"/>
      <w:pPr>
        <w:ind w:left="615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335" w:hanging="360"/>
      </w:pPr>
    </w:lvl>
    <w:lvl w:ilvl="2" w:tplc="0809001B" w:tentative="1">
      <w:start w:val="1"/>
      <w:numFmt w:val="lowerRoman"/>
      <w:lvlText w:val="%3."/>
      <w:lvlJc w:val="right"/>
      <w:pPr>
        <w:ind w:left="2055" w:hanging="180"/>
      </w:pPr>
    </w:lvl>
    <w:lvl w:ilvl="3" w:tplc="0809000F" w:tentative="1">
      <w:start w:val="1"/>
      <w:numFmt w:val="decimal"/>
      <w:lvlText w:val="%4."/>
      <w:lvlJc w:val="left"/>
      <w:pPr>
        <w:ind w:left="2775" w:hanging="360"/>
      </w:pPr>
    </w:lvl>
    <w:lvl w:ilvl="4" w:tplc="08090019" w:tentative="1">
      <w:start w:val="1"/>
      <w:numFmt w:val="lowerLetter"/>
      <w:lvlText w:val="%5."/>
      <w:lvlJc w:val="left"/>
      <w:pPr>
        <w:ind w:left="3495" w:hanging="360"/>
      </w:pPr>
    </w:lvl>
    <w:lvl w:ilvl="5" w:tplc="0809001B" w:tentative="1">
      <w:start w:val="1"/>
      <w:numFmt w:val="lowerRoman"/>
      <w:lvlText w:val="%6."/>
      <w:lvlJc w:val="right"/>
      <w:pPr>
        <w:ind w:left="4215" w:hanging="180"/>
      </w:pPr>
    </w:lvl>
    <w:lvl w:ilvl="6" w:tplc="0809000F" w:tentative="1">
      <w:start w:val="1"/>
      <w:numFmt w:val="decimal"/>
      <w:lvlText w:val="%7."/>
      <w:lvlJc w:val="left"/>
      <w:pPr>
        <w:ind w:left="4935" w:hanging="360"/>
      </w:pPr>
    </w:lvl>
    <w:lvl w:ilvl="7" w:tplc="08090019" w:tentative="1">
      <w:start w:val="1"/>
      <w:numFmt w:val="lowerLetter"/>
      <w:lvlText w:val="%8."/>
      <w:lvlJc w:val="left"/>
      <w:pPr>
        <w:ind w:left="5655" w:hanging="360"/>
      </w:pPr>
    </w:lvl>
    <w:lvl w:ilvl="8" w:tplc="0809001B" w:tentative="1">
      <w:start w:val="1"/>
      <w:numFmt w:val="lowerRoman"/>
      <w:lvlText w:val="%9."/>
      <w:lvlJc w:val="right"/>
      <w:pPr>
        <w:ind w:left="6375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81083"/>
    <w:rsid w:val="00003E40"/>
    <w:rsid w:val="000062B3"/>
    <w:rsid w:val="0001453C"/>
    <w:rsid w:val="00023C46"/>
    <w:rsid w:val="00031552"/>
    <w:rsid w:val="000605BA"/>
    <w:rsid w:val="00063523"/>
    <w:rsid w:val="000671BF"/>
    <w:rsid w:val="00076C24"/>
    <w:rsid w:val="000878BA"/>
    <w:rsid w:val="000A6CFD"/>
    <w:rsid w:val="000B11E7"/>
    <w:rsid w:val="000B5A08"/>
    <w:rsid w:val="000C1B06"/>
    <w:rsid w:val="000D3DC2"/>
    <w:rsid w:val="000E725C"/>
    <w:rsid w:val="000F7E70"/>
    <w:rsid w:val="0010651F"/>
    <w:rsid w:val="00115EF7"/>
    <w:rsid w:val="001169CD"/>
    <w:rsid w:val="00126860"/>
    <w:rsid w:val="001306D0"/>
    <w:rsid w:val="00131A03"/>
    <w:rsid w:val="0013625C"/>
    <w:rsid w:val="001376B3"/>
    <w:rsid w:val="00143258"/>
    <w:rsid w:val="00143BE8"/>
    <w:rsid w:val="0014797D"/>
    <w:rsid w:val="001574F7"/>
    <w:rsid w:val="0016232A"/>
    <w:rsid w:val="00162461"/>
    <w:rsid w:val="001641B4"/>
    <w:rsid w:val="001677BE"/>
    <w:rsid w:val="001933D6"/>
    <w:rsid w:val="001A350E"/>
    <w:rsid w:val="001A559E"/>
    <w:rsid w:val="001B7D62"/>
    <w:rsid w:val="001C43A6"/>
    <w:rsid w:val="001D3365"/>
    <w:rsid w:val="001D3625"/>
    <w:rsid w:val="001D3815"/>
    <w:rsid w:val="00204599"/>
    <w:rsid w:val="002149E4"/>
    <w:rsid w:val="00230168"/>
    <w:rsid w:val="00230F80"/>
    <w:rsid w:val="002436A6"/>
    <w:rsid w:val="0024499C"/>
    <w:rsid w:val="00251405"/>
    <w:rsid w:val="002516B7"/>
    <w:rsid w:val="0025532F"/>
    <w:rsid w:val="00265FF8"/>
    <w:rsid w:val="002702E5"/>
    <w:rsid w:val="00276936"/>
    <w:rsid w:val="002840AF"/>
    <w:rsid w:val="00290ACB"/>
    <w:rsid w:val="00290F05"/>
    <w:rsid w:val="00293301"/>
    <w:rsid w:val="002975F4"/>
    <w:rsid w:val="002A1CF3"/>
    <w:rsid w:val="002A5ABC"/>
    <w:rsid w:val="002B65EC"/>
    <w:rsid w:val="002B6B31"/>
    <w:rsid w:val="002C0C89"/>
    <w:rsid w:val="002C188F"/>
    <w:rsid w:val="002C446F"/>
    <w:rsid w:val="002D345C"/>
    <w:rsid w:val="002D3BF8"/>
    <w:rsid w:val="002E7381"/>
    <w:rsid w:val="00304A87"/>
    <w:rsid w:val="00305072"/>
    <w:rsid w:val="003141BA"/>
    <w:rsid w:val="00314441"/>
    <w:rsid w:val="0032137A"/>
    <w:rsid w:val="00321867"/>
    <w:rsid w:val="00321D08"/>
    <w:rsid w:val="003429C0"/>
    <w:rsid w:val="00347836"/>
    <w:rsid w:val="00350327"/>
    <w:rsid w:val="00353107"/>
    <w:rsid w:val="00362282"/>
    <w:rsid w:val="00377811"/>
    <w:rsid w:val="0038037B"/>
    <w:rsid w:val="003C10D5"/>
    <w:rsid w:val="003D29D2"/>
    <w:rsid w:val="003D3085"/>
    <w:rsid w:val="003D46FC"/>
    <w:rsid w:val="003F2469"/>
    <w:rsid w:val="003F601F"/>
    <w:rsid w:val="00445CFE"/>
    <w:rsid w:val="00450268"/>
    <w:rsid w:val="00467696"/>
    <w:rsid w:val="0047306C"/>
    <w:rsid w:val="00482EB4"/>
    <w:rsid w:val="00485E6C"/>
    <w:rsid w:val="004A3AE0"/>
    <w:rsid w:val="004A4BB7"/>
    <w:rsid w:val="004B4F98"/>
    <w:rsid w:val="004C0EED"/>
    <w:rsid w:val="004C63AF"/>
    <w:rsid w:val="004E05A5"/>
    <w:rsid w:val="004E7B3F"/>
    <w:rsid w:val="00504128"/>
    <w:rsid w:val="005059F3"/>
    <w:rsid w:val="00524374"/>
    <w:rsid w:val="00527DF6"/>
    <w:rsid w:val="005504D9"/>
    <w:rsid w:val="005625C5"/>
    <w:rsid w:val="00563430"/>
    <w:rsid w:val="00572940"/>
    <w:rsid w:val="00581083"/>
    <w:rsid w:val="00593175"/>
    <w:rsid w:val="005A056E"/>
    <w:rsid w:val="005A2A4F"/>
    <w:rsid w:val="005A2E55"/>
    <w:rsid w:val="005B293C"/>
    <w:rsid w:val="005B3732"/>
    <w:rsid w:val="005D55CD"/>
    <w:rsid w:val="005D57FB"/>
    <w:rsid w:val="005D7C20"/>
    <w:rsid w:val="005E1367"/>
    <w:rsid w:val="00622A5F"/>
    <w:rsid w:val="006247D6"/>
    <w:rsid w:val="00625A3F"/>
    <w:rsid w:val="0065294F"/>
    <w:rsid w:val="00664133"/>
    <w:rsid w:val="00675C3F"/>
    <w:rsid w:val="00683B02"/>
    <w:rsid w:val="006A17C9"/>
    <w:rsid w:val="006A47D3"/>
    <w:rsid w:val="006A5050"/>
    <w:rsid w:val="006A5FCA"/>
    <w:rsid w:val="006C5940"/>
    <w:rsid w:val="006D0CB0"/>
    <w:rsid w:val="006D19C0"/>
    <w:rsid w:val="006D3197"/>
    <w:rsid w:val="006D331C"/>
    <w:rsid w:val="006D391B"/>
    <w:rsid w:val="006D4549"/>
    <w:rsid w:val="006E1FB0"/>
    <w:rsid w:val="006F03B9"/>
    <w:rsid w:val="00700CB4"/>
    <w:rsid w:val="00702D53"/>
    <w:rsid w:val="00703D34"/>
    <w:rsid w:val="0070583F"/>
    <w:rsid w:val="007301E2"/>
    <w:rsid w:val="00730C2A"/>
    <w:rsid w:val="00735E91"/>
    <w:rsid w:val="007413CE"/>
    <w:rsid w:val="007450A1"/>
    <w:rsid w:val="007557E5"/>
    <w:rsid w:val="00764E28"/>
    <w:rsid w:val="0077241C"/>
    <w:rsid w:val="00775DA0"/>
    <w:rsid w:val="007B2C6E"/>
    <w:rsid w:val="007D0AD2"/>
    <w:rsid w:val="007E6BC0"/>
    <w:rsid w:val="007E6C5A"/>
    <w:rsid w:val="007F1E9A"/>
    <w:rsid w:val="007F1FA7"/>
    <w:rsid w:val="007F2C14"/>
    <w:rsid w:val="00831C78"/>
    <w:rsid w:val="008408EE"/>
    <w:rsid w:val="00847943"/>
    <w:rsid w:val="00865B58"/>
    <w:rsid w:val="008932D9"/>
    <w:rsid w:val="0089511E"/>
    <w:rsid w:val="008A13C7"/>
    <w:rsid w:val="008A41A7"/>
    <w:rsid w:val="008A62F8"/>
    <w:rsid w:val="008B1CA4"/>
    <w:rsid w:val="008B3676"/>
    <w:rsid w:val="008B5A6C"/>
    <w:rsid w:val="008B605D"/>
    <w:rsid w:val="008C0F2F"/>
    <w:rsid w:val="008C4A3E"/>
    <w:rsid w:val="008C57F8"/>
    <w:rsid w:val="008C5E15"/>
    <w:rsid w:val="008F2595"/>
    <w:rsid w:val="00902DAD"/>
    <w:rsid w:val="00906EE5"/>
    <w:rsid w:val="00912CFF"/>
    <w:rsid w:val="0091439E"/>
    <w:rsid w:val="00924DC9"/>
    <w:rsid w:val="00941679"/>
    <w:rsid w:val="0095557F"/>
    <w:rsid w:val="00955E79"/>
    <w:rsid w:val="00960249"/>
    <w:rsid w:val="0097286D"/>
    <w:rsid w:val="00986B6E"/>
    <w:rsid w:val="00995ADD"/>
    <w:rsid w:val="009A16CD"/>
    <w:rsid w:val="009A353C"/>
    <w:rsid w:val="009A48FD"/>
    <w:rsid w:val="009B0121"/>
    <w:rsid w:val="009B569A"/>
    <w:rsid w:val="009B6310"/>
    <w:rsid w:val="009B6C98"/>
    <w:rsid w:val="009C2B52"/>
    <w:rsid w:val="009D08E0"/>
    <w:rsid w:val="009D0E17"/>
    <w:rsid w:val="009D684B"/>
    <w:rsid w:val="009D79D6"/>
    <w:rsid w:val="009E0616"/>
    <w:rsid w:val="009E5342"/>
    <w:rsid w:val="009F4CC3"/>
    <w:rsid w:val="00A0680E"/>
    <w:rsid w:val="00A2032F"/>
    <w:rsid w:val="00A434B5"/>
    <w:rsid w:val="00A50D59"/>
    <w:rsid w:val="00A52024"/>
    <w:rsid w:val="00A52974"/>
    <w:rsid w:val="00A57EC9"/>
    <w:rsid w:val="00A6266D"/>
    <w:rsid w:val="00A65B2F"/>
    <w:rsid w:val="00A677FC"/>
    <w:rsid w:val="00A74354"/>
    <w:rsid w:val="00A77A2F"/>
    <w:rsid w:val="00A86088"/>
    <w:rsid w:val="00A93D1A"/>
    <w:rsid w:val="00A956C5"/>
    <w:rsid w:val="00AA6942"/>
    <w:rsid w:val="00AB04FF"/>
    <w:rsid w:val="00AB31D1"/>
    <w:rsid w:val="00AC05D4"/>
    <w:rsid w:val="00AC39BE"/>
    <w:rsid w:val="00AE32E5"/>
    <w:rsid w:val="00AE6854"/>
    <w:rsid w:val="00AF600C"/>
    <w:rsid w:val="00B13BDA"/>
    <w:rsid w:val="00B14140"/>
    <w:rsid w:val="00B1651B"/>
    <w:rsid w:val="00B31F71"/>
    <w:rsid w:val="00B539B8"/>
    <w:rsid w:val="00B54F5A"/>
    <w:rsid w:val="00B56C69"/>
    <w:rsid w:val="00B643F3"/>
    <w:rsid w:val="00B67F09"/>
    <w:rsid w:val="00B71FDD"/>
    <w:rsid w:val="00B83C98"/>
    <w:rsid w:val="00BA6B5B"/>
    <w:rsid w:val="00BB71A3"/>
    <w:rsid w:val="00BD07B0"/>
    <w:rsid w:val="00BD43C0"/>
    <w:rsid w:val="00BE1430"/>
    <w:rsid w:val="00BE17B4"/>
    <w:rsid w:val="00BE1B4C"/>
    <w:rsid w:val="00BF1802"/>
    <w:rsid w:val="00BF486E"/>
    <w:rsid w:val="00C04872"/>
    <w:rsid w:val="00C04BB2"/>
    <w:rsid w:val="00C06AF0"/>
    <w:rsid w:val="00C131D6"/>
    <w:rsid w:val="00C16516"/>
    <w:rsid w:val="00C21880"/>
    <w:rsid w:val="00C52349"/>
    <w:rsid w:val="00C56D66"/>
    <w:rsid w:val="00C70CDA"/>
    <w:rsid w:val="00C73340"/>
    <w:rsid w:val="00C80E5A"/>
    <w:rsid w:val="00C83CE1"/>
    <w:rsid w:val="00C91CC3"/>
    <w:rsid w:val="00CA099A"/>
    <w:rsid w:val="00CA5C67"/>
    <w:rsid w:val="00CB515B"/>
    <w:rsid w:val="00CC7816"/>
    <w:rsid w:val="00CD7CE0"/>
    <w:rsid w:val="00D0715E"/>
    <w:rsid w:val="00D11EAD"/>
    <w:rsid w:val="00D155A1"/>
    <w:rsid w:val="00D2327D"/>
    <w:rsid w:val="00D25E33"/>
    <w:rsid w:val="00D26596"/>
    <w:rsid w:val="00D37DC4"/>
    <w:rsid w:val="00D40152"/>
    <w:rsid w:val="00D46DA9"/>
    <w:rsid w:val="00D50763"/>
    <w:rsid w:val="00D55746"/>
    <w:rsid w:val="00D7097F"/>
    <w:rsid w:val="00D72415"/>
    <w:rsid w:val="00D76C9F"/>
    <w:rsid w:val="00D77051"/>
    <w:rsid w:val="00D8797B"/>
    <w:rsid w:val="00D91FCF"/>
    <w:rsid w:val="00D96ACB"/>
    <w:rsid w:val="00DC0753"/>
    <w:rsid w:val="00DD6CCE"/>
    <w:rsid w:val="00DE45C7"/>
    <w:rsid w:val="00DF2313"/>
    <w:rsid w:val="00DF4050"/>
    <w:rsid w:val="00E02458"/>
    <w:rsid w:val="00E11B74"/>
    <w:rsid w:val="00E137E1"/>
    <w:rsid w:val="00E14E8E"/>
    <w:rsid w:val="00E15A0D"/>
    <w:rsid w:val="00E303F0"/>
    <w:rsid w:val="00E33E5F"/>
    <w:rsid w:val="00E55A58"/>
    <w:rsid w:val="00E56AD9"/>
    <w:rsid w:val="00E87AAF"/>
    <w:rsid w:val="00E96353"/>
    <w:rsid w:val="00EB7DE1"/>
    <w:rsid w:val="00EC1E8E"/>
    <w:rsid w:val="00ED7B0B"/>
    <w:rsid w:val="00ED7B2E"/>
    <w:rsid w:val="00EE1DEF"/>
    <w:rsid w:val="00EE6BBE"/>
    <w:rsid w:val="00EF5BBA"/>
    <w:rsid w:val="00F011CF"/>
    <w:rsid w:val="00F038F4"/>
    <w:rsid w:val="00F054B3"/>
    <w:rsid w:val="00F1351C"/>
    <w:rsid w:val="00F210F5"/>
    <w:rsid w:val="00F23DB6"/>
    <w:rsid w:val="00F34367"/>
    <w:rsid w:val="00F54C78"/>
    <w:rsid w:val="00F9451D"/>
    <w:rsid w:val="00F94947"/>
    <w:rsid w:val="00F957B4"/>
    <w:rsid w:val="00F95EF3"/>
    <w:rsid w:val="00F96AE4"/>
    <w:rsid w:val="00FB234C"/>
    <w:rsid w:val="00FC7DD1"/>
    <w:rsid w:val="00FD04CC"/>
    <w:rsid w:val="00FE00FF"/>
    <w:rsid w:val="00FE4728"/>
    <w:rsid w:val="00FE56BB"/>
    <w:rsid w:val="00FE6DEC"/>
    <w:rsid w:val="00FF06D1"/>
    <w:rsid w:val="00FF4A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2289"/>
    <o:shapelayout v:ext="edit">
      <o:idmap v:ext="edit" data="1"/>
    </o:shapelayout>
  </w:shapeDefaults>
  <w:decimalSymbol w:val="."/>
  <w:listSeparator w:val=","/>
  <w14:docId w14:val="2F131F75"/>
  <w15:docId w15:val="{89C09CA7-B403-452A-8698-85E27F51FB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81083"/>
    <w:pPr>
      <w:spacing w:after="160" w:line="259" w:lineRule="auto"/>
    </w:pPr>
  </w:style>
  <w:style w:type="paragraph" w:styleId="Heading2">
    <w:name w:val="heading 2"/>
    <w:aliases w:val="Paper Heading L1"/>
    <w:basedOn w:val="Normal"/>
    <w:link w:val="Heading2Char"/>
    <w:uiPriority w:val="9"/>
    <w:qFormat/>
    <w:rsid w:val="00581083"/>
    <w:pPr>
      <w:spacing w:before="100" w:beforeAutospacing="1" w:after="100" w:afterAutospacing="1" w:line="480" w:lineRule="auto"/>
      <w:jc w:val="center"/>
      <w:outlineLvl w:val="1"/>
    </w:pPr>
    <w:rPr>
      <w:rFonts w:ascii="Times New Roman" w:eastAsia="Times New Roman" w:hAnsi="Times New Roman" w:cs="Times New Roman"/>
      <w:b/>
      <w:iCs/>
      <w:color w:val="000000"/>
      <w:sz w:val="24"/>
      <w:szCs w:val="24"/>
      <w:bdr w:val="none" w:sz="0" w:space="0" w:color="auto" w:frame="1"/>
      <w:lang w:eastAsia="en-GB"/>
    </w:rPr>
  </w:style>
  <w:style w:type="paragraph" w:styleId="Heading3">
    <w:name w:val="heading 3"/>
    <w:aliases w:val="Paper Heading 3"/>
    <w:basedOn w:val="NormalWeb"/>
    <w:next w:val="Normal"/>
    <w:link w:val="Heading3Char"/>
    <w:uiPriority w:val="9"/>
    <w:unhideWhenUsed/>
    <w:qFormat/>
    <w:rsid w:val="00581083"/>
    <w:pPr>
      <w:shd w:val="clear" w:color="auto" w:fill="FFFFFF"/>
      <w:spacing w:before="0" w:beforeAutospacing="0" w:after="0" w:afterAutospacing="0" w:line="480" w:lineRule="auto"/>
      <w:ind w:firstLine="720"/>
      <w:textAlignment w:val="baseline"/>
      <w:outlineLvl w:val="2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aliases w:val="Paper Heading L1 Char"/>
    <w:basedOn w:val="DefaultParagraphFont"/>
    <w:link w:val="Heading2"/>
    <w:uiPriority w:val="9"/>
    <w:rsid w:val="00581083"/>
    <w:rPr>
      <w:rFonts w:ascii="Times New Roman" w:eastAsia="Times New Roman" w:hAnsi="Times New Roman" w:cs="Times New Roman"/>
      <w:b/>
      <w:iCs/>
      <w:color w:val="000000"/>
      <w:sz w:val="24"/>
      <w:szCs w:val="24"/>
      <w:bdr w:val="none" w:sz="0" w:space="0" w:color="auto" w:frame="1"/>
      <w:lang w:eastAsia="en-GB"/>
    </w:rPr>
  </w:style>
  <w:style w:type="character" w:customStyle="1" w:styleId="Heading3Char">
    <w:name w:val="Heading 3 Char"/>
    <w:aliases w:val="Paper Heading 3 Char"/>
    <w:basedOn w:val="DefaultParagraphFont"/>
    <w:link w:val="Heading3"/>
    <w:uiPriority w:val="9"/>
    <w:rsid w:val="00581083"/>
    <w:rPr>
      <w:rFonts w:ascii="Times New Roman" w:eastAsia="Times New Roman" w:hAnsi="Times New Roman" w:cs="Times New Roman"/>
      <w:b/>
      <w:bCs/>
      <w:sz w:val="24"/>
      <w:szCs w:val="24"/>
      <w:shd w:val="clear" w:color="auto" w:fill="FFFFFF"/>
      <w:lang w:eastAsia="en-GB"/>
    </w:rPr>
  </w:style>
  <w:style w:type="paragraph" w:styleId="NormalWeb">
    <w:name w:val="Normal (Web)"/>
    <w:basedOn w:val="Normal"/>
    <w:uiPriority w:val="99"/>
    <w:unhideWhenUsed/>
    <w:rsid w:val="0058108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5810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81083"/>
  </w:style>
  <w:style w:type="table" w:styleId="TableGrid">
    <w:name w:val="Table Grid"/>
    <w:basedOn w:val="TableNormal"/>
    <w:uiPriority w:val="59"/>
    <w:rsid w:val="0058108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581083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581083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paragraph" w:customStyle="1" w:styleId="ThesisLevel1Heading">
    <w:name w:val="Thesis Level 1 Heading"/>
    <w:basedOn w:val="Heading2"/>
    <w:link w:val="ThesisLevel1HeadingChar"/>
    <w:qFormat/>
    <w:rsid w:val="00581083"/>
  </w:style>
  <w:style w:type="paragraph" w:customStyle="1" w:styleId="ThesisLevel2heading">
    <w:name w:val="Thesis Level 2 heading"/>
    <w:basedOn w:val="Subtitle"/>
    <w:link w:val="ThesisLevel2headingChar"/>
    <w:qFormat/>
    <w:rsid w:val="00581083"/>
    <w:pPr>
      <w:numPr>
        <w:ilvl w:val="0"/>
      </w:numPr>
      <w:spacing w:line="480" w:lineRule="auto"/>
    </w:pPr>
    <w:rPr>
      <w:rFonts w:ascii="Times New Roman" w:eastAsia="Times New Roman" w:hAnsi="Times New Roman" w:cs="Times New Roman"/>
      <w:b/>
      <w:i w:val="0"/>
      <w:color w:val="000000"/>
      <w:spacing w:val="0"/>
      <w:bdr w:val="none" w:sz="0" w:space="0" w:color="auto" w:frame="1"/>
      <w:lang w:eastAsia="en-GB"/>
    </w:rPr>
  </w:style>
  <w:style w:type="character" w:customStyle="1" w:styleId="ThesisLevel1HeadingChar">
    <w:name w:val="Thesis Level 1 Heading Char"/>
    <w:basedOn w:val="Heading2Char"/>
    <w:link w:val="ThesisLevel1Heading"/>
    <w:rsid w:val="00581083"/>
    <w:rPr>
      <w:rFonts w:ascii="Times New Roman" w:eastAsia="Times New Roman" w:hAnsi="Times New Roman" w:cs="Times New Roman"/>
      <w:b/>
      <w:iCs/>
      <w:color w:val="000000"/>
      <w:sz w:val="24"/>
      <w:szCs w:val="24"/>
      <w:bdr w:val="none" w:sz="0" w:space="0" w:color="auto" w:frame="1"/>
      <w:lang w:eastAsia="en-GB"/>
    </w:rPr>
  </w:style>
  <w:style w:type="paragraph" w:customStyle="1" w:styleId="ThesisLevel3heading">
    <w:name w:val="Thesis Level 3 heading"/>
    <w:basedOn w:val="Normal"/>
    <w:link w:val="ThesisLevel3headingChar"/>
    <w:qFormat/>
    <w:rsid w:val="00581083"/>
    <w:pPr>
      <w:spacing w:line="480" w:lineRule="auto"/>
      <w:ind w:firstLine="540"/>
    </w:pPr>
    <w:rPr>
      <w:rFonts w:ascii="Times New Roman" w:hAnsi="Times New Roman"/>
      <w:b/>
      <w:sz w:val="24"/>
    </w:rPr>
  </w:style>
  <w:style w:type="character" w:customStyle="1" w:styleId="ThesisLevel2headingChar">
    <w:name w:val="Thesis Level 2 heading Char"/>
    <w:basedOn w:val="DefaultParagraphFont"/>
    <w:link w:val="ThesisLevel2heading"/>
    <w:rsid w:val="00581083"/>
    <w:rPr>
      <w:rFonts w:ascii="Times New Roman" w:eastAsia="Times New Roman" w:hAnsi="Times New Roman" w:cs="Times New Roman"/>
      <w:b/>
      <w:iCs/>
      <w:color w:val="000000"/>
      <w:sz w:val="24"/>
      <w:szCs w:val="24"/>
      <w:bdr w:val="none" w:sz="0" w:space="0" w:color="auto" w:frame="1"/>
      <w:lang w:eastAsia="en-GB"/>
    </w:rPr>
  </w:style>
  <w:style w:type="character" w:customStyle="1" w:styleId="ThesisLevel3headingChar">
    <w:name w:val="Thesis Level 3 heading Char"/>
    <w:basedOn w:val="DefaultParagraphFont"/>
    <w:link w:val="ThesisLevel3heading"/>
    <w:rsid w:val="00581083"/>
    <w:rPr>
      <w:rFonts w:ascii="Times New Roman" w:hAnsi="Times New Roman"/>
      <w:b/>
      <w:sz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581083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581083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8108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1083"/>
    <w:rPr>
      <w:rFonts w:ascii="Tahoma" w:hAnsi="Tahoma" w:cs="Tahoma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81083"/>
    <w:pPr>
      <w:spacing w:after="200" w:line="240" w:lineRule="auto"/>
    </w:pPr>
    <w:rPr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81083"/>
    <w:rPr>
      <w:sz w:val="20"/>
      <w:szCs w:val="20"/>
      <w:lang w:val="en-US"/>
    </w:rPr>
  </w:style>
  <w:style w:type="table" w:customStyle="1" w:styleId="TableGridLight1">
    <w:name w:val="Table Grid Light1"/>
    <w:basedOn w:val="TableNormal"/>
    <w:uiPriority w:val="40"/>
    <w:rsid w:val="00290F05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Footer">
    <w:name w:val="footer"/>
    <w:basedOn w:val="Normal"/>
    <w:link w:val="FooterChar"/>
    <w:uiPriority w:val="99"/>
    <w:unhideWhenUsed/>
    <w:rsid w:val="001677B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77BE"/>
  </w:style>
  <w:style w:type="character" w:styleId="CommentReference">
    <w:name w:val="annotation reference"/>
    <w:basedOn w:val="DefaultParagraphFont"/>
    <w:uiPriority w:val="99"/>
    <w:semiHidden/>
    <w:unhideWhenUsed/>
    <w:rsid w:val="001677BE"/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34367"/>
    <w:pPr>
      <w:spacing w:after="160"/>
    </w:pPr>
    <w:rPr>
      <w:b/>
      <w:bCs/>
      <w:lang w:val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4367"/>
    <w:rPr>
      <w:b/>
      <w:bCs/>
      <w:sz w:val="20"/>
      <w:szCs w:val="20"/>
      <w:lang w:val="en-US"/>
    </w:rPr>
  </w:style>
  <w:style w:type="character" w:customStyle="1" w:styleId="apple-converted-space">
    <w:name w:val="apple-converted-space"/>
    <w:basedOn w:val="DefaultParagraphFont"/>
    <w:rsid w:val="00F95EF3"/>
  </w:style>
  <w:style w:type="paragraph" w:styleId="FootnoteText">
    <w:name w:val="footnote text"/>
    <w:basedOn w:val="Normal"/>
    <w:link w:val="FootnoteTextChar"/>
    <w:uiPriority w:val="99"/>
    <w:unhideWhenUsed/>
    <w:rsid w:val="004C63AF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C63AF"/>
    <w:rPr>
      <w:rFonts w:eastAsiaTheme="minorEastAsia"/>
      <w:sz w:val="24"/>
      <w:szCs w:val="24"/>
      <w:lang w:val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9A16CD"/>
    <w:pPr>
      <w:spacing w:after="0" w:line="240" w:lineRule="auto"/>
    </w:pPr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9A16CD"/>
    <w:rPr>
      <w:rFonts w:ascii="Lucida Grande" w:hAnsi="Lucida Grande" w:cs="Lucida Grande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543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257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436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083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chart" Target="charts/chart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F:\Paper%203\Submission%20to%20JFP\Revisions%20JFP%20%231\Simple%20Slopes%20graph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9.3778489434725498E-2"/>
          <c:y val="2.2807754831229599E-2"/>
          <c:w val="0.52548993875765504"/>
          <c:h val="0.89719889180519097"/>
        </c:manualLayout>
      </c:layout>
      <c:lineChart>
        <c:grouping val="standard"/>
        <c:varyColors val="0"/>
        <c:ser>
          <c:idx val="0"/>
          <c:order val="0"/>
          <c:tx>
            <c:strRef>
              <c:f>Sheet1!$A$2</c:f>
              <c:strCache>
                <c:ptCount val="1"/>
                <c:pt idx="0">
                  <c:v>Coparenting quality low </c:v>
                </c:pt>
              </c:strCache>
            </c:strRef>
          </c:tx>
          <c:spPr>
            <a:ln>
              <a:solidFill>
                <a:schemeClr val="tx1"/>
              </a:solidFill>
              <a:prstDash val="sysDot"/>
            </a:ln>
          </c:spPr>
          <c:marker>
            <c:symbol val="none"/>
          </c:marker>
          <c:cat>
            <c:strRef>
              <c:f>Sheet1!$B$1:$D$1</c:f>
              <c:strCache>
                <c:ptCount val="3"/>
                <c:pt idx="0">
                  <c:v>Disruptive behavior low </c:v>
                </c:pt>
                <c:pt idx="1">
                  <c:v>Disruptive behavior mean</c:v>
                </c:pt>
                <c:pt idx="2">
                  <c:v>Disruptive behavior high </c:v>
                </c:pt>
              </c:strCache>
            </c:strRef>
          </c:cat>
          <c:val>
            <c:numRef>
              <c:f>Sheet1!$B$2:$D$2</c:f>
              <c:numCache>
                <c:formatCode>General</c:formatCode>
                <c:ptCount val="3"/>
                <c:pt idx="0">
                  <c:v>0.46310000000000001</c:v>
                </c:pt>
                <c:pt idx="1">
                  <c:v>-0.12429999999999999</c:v>
                </c:pt>
                <c:pt idx="2">
                  <c:v>-0.711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7291-4CF5-BFB5-D36A61EFFCC6}"/>
            </c:ext>
          </c:extLst>
        </c:ser>
        <c:ser>
          <c:idx val="1"/>
          <c:order val="1"/>
          <c:tx>
            <c:strRef>
              <c:f>Sheet1!$A$3</c:f>
              <c:strCache>
                <c:ptCount val="1"/>
                <c:pt idx="0">
                  <c:v>Coparenting quality mean</c:v>
                </c:pt>
              </c:strCache>
            </c:strRef>
          </c:tx>
          <c:spPr>
            <a:ln>
              <a:solidFill>
                <a:schemeClr val="tx1"/>
              </a:solidFill>
              <a:prstDash val="dash"/>
            </a:ln>
          </c:spPr>
          <c:marker>
            <c:symbol val="none"/>
          </c:marker>
          <c:cat>
            <c:strRef>
              <c:f>Sheet1!$B$1:$D$1</c:f>
              <c:strCache>
                <c:ptCount val="3"/>
                <c:pt idx="0">
                  <c:v>Disruptive behavior low </c:v>
                </c:pt>
                <c:pt idx="1">
                  <c:v>Disruptive behavior mean</c:v>
                </c:pt>
                <c:pt idx="2">
                  <c:v>Disruptive behavior high </c:v>
                </c:pt>
              </c:strCache>
            </c:strRef>
          </c:cat>
          <c:val>
            <c:numRef>
              <c:f>Sheet1!$B$3:$D$3</c:f>
              <c:numCache>
                <c:formatCode>General</c:formatCode>
                <c:ptCount val="3"/>
                <c:pt idx="0">
                  <c:v>0.45040000000000002</c:v>
                </c:pt>
                <c:pt idx="1">
                  <c:v>5.3400000000000003E-2</c:v>
                </c:pt>
                <c:pt idx="2">
                  <c:v>-0.343600000000000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7291-4CF5-BFB5-D36A61EFFCC6}"/>
            </c:ext>
          </c:extLst>
        </c:ser>
        <c:ser>
          <c:idx val="2"/>
          <c:order val="2"/>
          <c:tx>
            <c:strRef>
              <c:f>Sheet1!$A$4</c:f>
              <c:strCache>
                <c:ptCount val="1"/>
                <c:pt idx="0">
                  <c:v>Coparenting quality high </c:v>
                </c:pt>
              </c:strCache>
            </c:strRef>
          </c:tx>
          <c:spPr>
            <a:ln>
              <a:solidFill>
                <a:schemeClr val="tx1"/>
              </a:solidFill>
            </a:ln>
          </c:spPr>
          <c:marker>
            <c:symbol val="none"/>
          </c:marker>
          <c:dPt>
            <c:idx val="2"/>
            <c:bubble3D val="0"/>
            <c:spPr>
              <a:ln>
                <a:solidFill>
                  <a:schemeClr val="tx1"/>
                </a:solidFill>
                <a:prstDash val="solid"/>
              </a:ln>
            </c:spPr>
            <c:extLst>
              <c:ext xmlns:c16="http://schemas.microsoft.com/office/drawing/2014/chart" uri="{C3380CC4-5D6E-409C-BE32-E72D297353CC}">
                <c16:uniqueId val="{00000003-7291-4CF5-BFB5-D36A61EFFCC6}"/>
              </c:ext>
            </c:extLst>
          </c:dPt>
          <c:cat>
            <c:strRef>
              <c:f>Sheet1!$B$1:$D$1</c:f>
              <c:strCache>
                <c:ptCount val="3"/>
                <c:pt idx="0">
                  <c:v>Disruptive behavior low </c:v>
                </c:pt>
                <c:pt idx="1">
                  <c:v>Disruptive behavior mean</c:v>
                </c:pt>
                <c:pt idx="2">
                  <c:v>Disruptive behavior high </c:v>
                </c:pt>
              </c:strCache>
            </c:strRef>
          </c:cat>
          <c:val>
            <c:numRef>
              <c:f>Sheet1!$B$4:$D$4</c:f>
              <c:numCache>
                <c:formatCode>General</c:formatCode>
                <c:ptCount val="3"/>
                <c:pt idx="0">
                  <c:v>0.43759999999999999</c:v>
                </c:pt>
                <c:pt idx="1">
                  <c:v>0.23100000000000001</c:v>
                </c:pt>
                <c:pt idx="2">
                  <c:v>2.4400000000000002E-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4-7291-4CF5-BFB5-D36A61EFFCC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183498752"/>
        <c:axId val="183514176"/>
      </c:lineChart>
      <c:catAx>
        <c:axId val="183498752"/>
        <c:scaling>
          <c:orientation val="minMax"/>
        </c:scaling>
        <c:delete val="0"/>
        <c:axPos val="b"/>
        <c:numFmt formatCode="General" sourceLinked="0"/>
        <c:majorTickMark val="none"/>
        <c:minorTickMark val="none"/>
        <c:tickLblPos val="low"/>
        <c:txPr>
          <a:bodyPr/>
          <a:lstStyle/>
          <a:p>
            <a:pPr>
              <a:defRPr baseline="0">
                <a:latin typeface="Times New Roman" panose="02020603050405020304" pitchFamily="18" charset="0"/>
              </a:defRPr>
            </a:pPr>
            <a:endParaRPr lang="en-US"/>
          </a:p>
        </c:txPr>
        <c:crossAx val="183514176"/>
        <c:crosses val="autoZero"/>
        <c:auto val="1"/>
        <c:lblAlgn val="ctr"/>
        <c:lblOffset val="100"/>
        <c:noMultiLvlLbl val="0"/>
      </c:catAx>
      <c:valAx>
        <c:axId val="183514176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b="0" i="0" baseline="0">
                    <a:latin typeface="Times New Roman" panose="02020603050405020304" pitchFamily="18" charset="0"/>
                  </a:defRPr>
                </a:pPr>
                <a:r>
                  <a:rPr lang="en-GB" b="0" i="0" baseline="0">
                    <a:latin typeface="Times New Roman" panose="02020603050405020304" pitchFamily="18" charset="0"/>
                  </a:rPr>
                  <a:t>Parenting Sense of Competence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baseline="0">
                <a:latin typeface="Times New Roman" panose="02020603050405020304" pitchFamily="18" charset="0"/>
              </a:defRPr>
            </a:pPr>
            <a:endParaRPr lang="en-US"/>
          </a:p>
        </c:txPr>
        <c:crossAx val="183498752"/>
        <c:crosses val="autoZero"/>
        <c:crossBetween val="between"/>
      </c:valAx>
    </c:plotArea>
    <c:legend>
      <c:legendPos val="r"/>
      <c:layout>
        <c:manualLayout>
          <c:xMode val="edge"/>
          <c:yMode val="edge"/>
          <c:x val="0.71859573928143605"/>
          <c:y val="0.32259324350712698"/>
          <c:w val="0.245565586543179"/>
          <c:h val="0.37357028991008001"/>
        </c:manualLayout>
      </c:layout>
      <c:overlay val="0"/>
      <c:txPr>
        <a:bodyPr/>
        <a:lstStyle/>
        <a:p>
          <a:pPr>
            <a:defRPr baseline="0">
              <a:latin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txPr>
    <a:bodyPr/>
    <a:lstStyle/>
    <a:p>
      <a:pPr>
        <a:defRPr sz="1200" baseline="0"/>
      </a:pPr>
      <a:endParaRPr lang="en-US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 Sixth Edition"/>
</file>

<file path=customXml/itemProps1.xml><?xml version="1.0" encoding="utf-8"?>
<ds:datastoreItem xmlns:ds="http://schemas.openxmlformats.org/officeDocument/2006/customXml" ds:itemID="{32125C67-2D50-4F9C-A7E8-E008407116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0</Pages>
  <Words>8885</Words>
  <Characters>50648</Characters>
  <Application>Microsoft Office Word</Application>
  <DocSecurity>0</DocSecurity>
  <Lines>422</Lines>
  <Paragraphs>1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594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chel</dc:creator>
  <cp:lastModifiedBy>Latham, Rachel</cp:lastModifiedBy>
  <cp:revision>2</cp:revision>
  <dcterms:created xsi:type="dcterms:W3CDTF">2017-10-02T09:18:00Z</dcterms:created>
  <dcterms:modified xsi:type="dcterms:W3CDTF">2017-10-02T09:18:00Z</dcterms:modified>
</cp:coreProperties>
</file>